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480F2C" w14:textId="77777777" w:rsidR="00A905B6" w:rsidRDefault="00A905B6" w:rsidP="00A905B6">
      <w:pPr>
        <w:jc w:val="center"/>
        <w:rPr>
          <w:rFonts w:ascii="Times New Roman" w:hAnsi="Times New Roman" w:cs="Times New Roman" w:hint="eastAsia"/>
          <w:sz w:val="32"/>
          <w:szCs w:val="24"/>
        </w:rPr>
      </w:pPr>
      <w:r>
        <w:rPr>
          <w:rFonts w:ascii="Times New Roman" w:hAnsi="Times New Roman" w:cs="Times New Roman"/>
          <w:sz w:val="32"/>
          <w:szCs w:val="24"/>
        </w:rPr>
        <w:t xml:space="preserve">I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helpful</w:t>
      </w:r>
      <w:r w:rsidRPr="005719F8">
        <w:rPr>
          <w:rFonts w:ascii="Times New Roman" w:hAnsi="Times New Roman" w:cs="Times New Roman"/>
          <w:sz w:val="32"/>
          <w:szCs w:val="24"/>
        </w:rPr>
        <w:t xml:space="preserve">?  Analyzing the impacts of </w:t>
      </w:r>
      <w:r>
        <w:rPr>
          <w:rFonts w:ascii="Times New Roman" w:hAnsi="Times New Roman" w:cs="Times New Roman"/>
          <w:sz w:val="32"/>
          <w:szCs w:val="24"/>
        </w:rPr>
        <w:t xml:space="preserve">public </w:t>
      </w:r>
      <w:r w:rsidRPr="005719F8">
        <w:rPr>
          <w:rFonts w:ascii="Times New Roman" w:hAnsi="Times New Roman" w:cs="Times New Roman"/>
          <w:sz w:val="32"/>
          <w:szCs w:val="24"/>
        </w:rPr>
        <w:t xml:space="preserve">transit real-time </w:t>
      </w:r>
      <w:r>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1E7AD2D8" w14:textId="77777777" w:rsidR="00A905B6" w:rsidRDefault="00A905B6" w:rsidP="00A905B6">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68F7635C" w14:textId="77777777" w:rsidR="00A905B6" w:rsidRDefault="00A905B6" w:rsidP="00A905B6">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5ABB7C8" w14:textId="77777777" w:rsidR="00A905B6" w:rsidRPr="00B46565" w:rsidRDefault="00A905B6" w:rsidP="00A905B6">
      <w:pPr>
        <w:rPr>
          <w:rFonts w:ascii="Times New Roman" w:hAnsi="Times New Roman" w:cs="Times New Roman"/>
          <w:b/>
          <w:sz w:val="24"/>
          <w:szCs w:val="24"/>
        </w:rPr>
      </w:pPr>
      <w:r w:rsidRPr="00B46565">
        <w:rPr>
          <w:rFonts w:ascii="Times New Roman" w:hAnsi="Times New Roman" w:cs="Times New Roman"/>
          <w:b/>
          <w:sz w:val="24"/>
          <w:szCs w:val="24"/>
        </w:rPr>
        <w:t>Abstract:</w:t>
      </w:r>
    </w:p>
    <w:p w14:paraId="57B65B0E" w14:textId="77777777" w:rsidR="00A905B6" w:rsidRPr="00EA0C72" w:rsidRDefault="00A905B6" w:rsidP="00A905B6">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Transit real-time information apps (RTI apps) have claimed to have significant impact on passengers’ waiting time and user experience. Although previous research thoroughly surveyed and simulated the overall impact on certain stops, few studies investigate the impact’s mechanism and its spatiotemporal pattern. In this paper, we first introduce several trip planning strategies (TPSs) for both RTI and non-RTI users’ incidence behavior and corresponding quantitative descriptions. We also theorize and later validate the concept of reclaimed delay and discontinuity delay during the synchronization process. Then, with the support of GTFS real-time data, we optimize the RTI-based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tactic</w:t>
      </w:r>
      <w:r>
        <w:rPr>
          <w:rFonts w:ascii="Times New Roman" w:hAnsi="Times New Roman" w:cs="Times New Roman"/>
          <w:sz w:val="24"/>
          <w:szCs w:val="24"/>
        </w:rPr>
        <w:t xml:space="preserve"> TPS and calculate the waiting time for each TPSs. Moreover, we compare different TPSs to measure RTI’s waiting time reduction. The results prove that RTI apps using the optimized </w:t>
      </w:r>
      <w:r w:rsidRPr="00AB1BF5">
        <w:rPr>
          <w:rFonts w:ascii="Times New Roman" w:hAnsi="Times New Roman" w:cs="Times New Roman"/>
          <w:i/>
          <w:sz w:val="24"/>
          <w:szCs w:val="24"/>
        </w:rPr>
        <w:t xml:space="preserve">prudent </w:t>
      </w:r>
      <w:r>
        <w:rPr>
          <w:rFonts w:ascii="Times New Roman" w:hAnsi="Times New Roman" w:cs="Times New Roman"/>
          <w:i/>
          <w:sz w:val="24"/>
          <w:szCs w:val="24"/>
        </w:rPr>
        <w:t>tactic</w:t>
      </w:r>
      <w:r w:rsidRPr="00AB1BF5">
        <w:rPr>
          <w:rFonts w:ascii="Times New Roman" w:hAnsi="Times New Roman" w:cs="Times New Roman"/>
          <w:i/>
          <w:sz w:val="24"/>
          <w:szCs w:val="24"/>
        </w:rPr>
        <w:t xml:space="preserve"> </w:t>
      </w:r>
      <w:r>
        <w:rPr>
          <w:rFonts w:ascii="Times New Roman" w:hAnsi="Times New Roman" w:cs="Times New Roman"/>
          <w:sz w:val="24"/>
          <w:szCs w:val="24"/>
        </w:rPr>
        <w:t xml:space="preserve">can decrease waiting time for some users, however, it shows great variation geographically and temporally and cannot achieve global optimality for all stops. It also shows that RTI apps using the </w:t>
      </w:r>
      <w:r w:rsidRPr="000B0966">
        <w:rPr>
          <w:rFonts w:ascii="Times New Roman" w:hAnsi="Times New Roman" w:cs="Times New Roman"/>
          <w:i/>
          <w:sz w:val="24"/>
          <w:szCs w:val="24"/>
        </w:rPr>
        <w:t xml:space="preserve">greedy </w:t>
      </w:r>
      <w:r>
        <w:rPr>
          <w:rFonts w:ascii="Times New Roman" w:hAnsi="Times New Roman" w:cs="Times New Roman"/>
          <w:i/>
          <w:sz w:val="24"/>
          <w:szCs w:val="24"/>
        </w:rPr>
        <w:t>tactic</w:t>
      </w:r>
      <w:r>
        <w:rPr>
          <w:rFonts w:ascii="Times New Roman" w:hAnsi="Times New Roman" w:cs="Times New Roman"/>
          <w:sz w:val="24"/>
          <w:szCs w:val="24"/>
        </w:rPr>
        <w:t xml:space="preserve"> TPS will make users wait significantly longer than the bus delay, even longer than those who leave home randomly. </w:t>
      </w:r>
    </w:p>
    <w:p w14:paraId="09D01B67" w14:textId="77777777" w:rsidR="00A905B6" w:rsidRPr="00EA0C72" w:rsidRDefault="00A905B6" w:rsidP="00A905B6">
      <w:pPr>
        <w:rPr>
          <w:rFonts w:ascii="Times New Roman" w:hAnsi="Times New Roman" w:cs="Times New Roman"/>
          <w:sz w:val="24"/>
          <w:szCs w:val="24"/>
        </w:rPr>
      </w:pPr>
    </w:p>
    <w:p w14:paraId="0FB806CD" w14:textId="77777777" w:rsidR="00A905B6" w:rsidRDefault="00A905B6" w:rsidP="00A905B6">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Transit real-time information; GTFS; waiting time; mobile apps.</w:t>
      </w:r>
    </w:p>
    <w:p w14:paraId="21E9ABC9" w14:textId="77777777" w:rsidR="00A905B6" w:rsidRPr="00EA0C72" w:rsidRDefault="00A905B6" w:rsidP="00A905B6">
      <w:pPr>
        <w:rPr>
          <w:rFonts w:ascii="Times New Roman" w:hAnsi="Times New Roman" w:cs="Times New Roman"/>
          <w:sz w:val="24"/>
          <w:szCs w:val="24"/>
        </w:rPr>
      </w:pPr>
    </w:p>
    <w:p w14:paraId="1C6FF22C" w14:textId="77777777" w:rsidR="00A905B6" w:rsidRPr="005719F8" w:rsidRDefault="00A905B6" w:rsidP="00A905B6">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DAA45A6" w14:textId="5F14BC44"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data and sharing real-time information about transportation systems is changing how people navigate and travel through cities. </w:t>
      </w:r>
      <w:commentRangeStart w:id="0"/>
      <w:r>
        <w:rPr>
          <w:rFonts w:ascii="Times New Roman" w:hAnsi="Times New Roman" w:cs="Times New Roman"/>
          <w:sz w:val="24"/>
          <w:szCs w:val="24"/>
        </w:rPr>
        <w:t>For example,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w:t>
      </w:r>
      <w:r w:rsidR="00EB3589">
        <w:rPr>
          <w:rFonts w:ascii="Times New Roman" w:hAnsi="Times New Roman" w:cs="Times New Roman"/>
          <w:sz w:val="24"/>
          <w:szCs w:val="24"/>
        </w:rPr>
        <w:t xml:space="preserve"> </w:t>
      </w:r>
      <w:r w:rsidR="00EB3589">
        <w:rPr>
          <w:rFonts w:ascii="Times New Roman" w:hAnsi="Times New Roman" w:cs="Times New Roman"/>
          <w:sz w:val="24"/>
          <w:szCs w:val="24"/>
        </w:rPr>
        <w:fldChar w:fldCharType="begin" w:fldLock="1"/>
      </w:r>
      <w:r w:rsidR="00181F7B">
        <w:rPr>
          <w:rFonts w:ascii="Times New Roman" w:hAnsi="Times New Roman" w:cs="Times New Roman"/>
          <w:sz w:val="24"/>
          <w:szCs w:val="24"/>
        </w:rPr>
        <w:instrText>ADDIN CSL_CITATION {"citationItems":[{"id":"ITEM-1","itemData":{"ISBN":"1728103231","author":[{"dropping-particle":"","family":"Cabannes","given":"Thé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Vincentelli","given":"Marco Antonio Sangiovanni","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2018 21st International Conference on Intelligent Transportation Systems (ITSC)","id":"ITEM-1","issued":{"date-parts":[["2018"]]},"page":"2589-2594","publisher":"IEEE","title":"Measuring regret in routing: assessing the impact of increased app usage","type":"paper-conference"},"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sidR="00EB3589">
        <w:rPr>
          <w:rFonts w:ascii="Times New Roman" w:hAnsi="Times New Roman" w:cs="Times New Roman"/>
          <w:sz w:val="24"/>
          <w:szCs w:val="24"/>
        </w:rPr>
        <w:fldChar w:fldCharType="separate"/>
      </w:r>
      <w:r w:rsidR="00EB3589" w:rsidRPr="00EB3589">
        <w:rPr>
          <w:rFonts w:ascii="Times New Roman" w:hAnsi="Times New Roman" w:cs="Times New Roman"/>
          <w:noProof/>
          <w:sz w:val="24"/>
          <w:szCs w:val="24"/>
        </w:rPr>
        <w:t>(Cabannes et al., 2018)</w:t>
      </w:r>
      <w:r w:rsidR="00EB3589">
        <w:rPr>
          <w:rFonts w:ascii="Times New Roman" w:hAnsi="Times New Roman" w:cs="Times New Roman"/>
          <w:sz w:val="24"/>
          <w:szCs w:val="24"/>
        </w:rPr>
        <w:fldChar w:fldCharType="end"/>
      </w:r>
      <w:r>
        <w:rPr>
          <w:rFonts w:ascii="Times New Roman" w:hAnsi="Times New Roman" w:cs="Times New Roman"/>
          <w:sz w:val="24"/>
          <w:szCs w:val="24"/>
        </w:rPr>
        <w:t>.</w:t>
      </w:r>
      <w:commentRangeEnd w:id="0"/>
      <w:r>
        <w:rPr>
          <w:rStyle w:val="CommentReference"/>
        </w:rPr>
        <w:commentReference w:id="0"/>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7663FCE7" w14:textId="55800B3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allow users to discover and navigate public transit systems with complex routes and schedules</w:t>
      </w:r>
      <w:r w:rsidR="00181F7B">
        <w:rPr>
          <w:rFonts w:ascii="Times New Roman" w:hAnsi="Times New Roman" w:cs="Times New Roman"/>
          <w:sz w:val="24"/>
          <w:szCs w:val="24"/>
        </w:rPr>
        <w:t xml:space="preserve"> </w:t>
      </w:r>
      <w:r w:rsidR="00181F7B" w:rsidRPr="00181F7B">
        <w:rPr>
          <w:rFonts w:ascii="Times New Roman" w:hAnsi="Times New Roman" w:cs="Times New Roman"/>
          <w:sz w:val="24"/>
          <w:szCs w:val="24"/>
        </w:rPr>
        <w:fldChar w:fldCharType="begin" w:fldLock="1"/>
      </w:r>
      <w:r w:rsidR="00552A73">
        <w:rPr>
          <w:rFonts w:ascii="Times New Roman" w:hAnsi="Times New Roman" w:cs="Times New Roman"/>
          <w:sz w:val="24"/>
          <w:szCs w:val="24"/>
        </w:rPr>
        <w:instrText>ADDIN CSL_CITATION {"citationItems":[{"id":"ITEM-1","itemData":{"author":[{"dropping-particle":"","family":"Dutzik","given":"Tony","non-dropping-particle":"","parse-names":false,"suffix":""},{"dropping-particle":"","family":"Madsen","given":"Travis","non-dropping-particle":"","parse-names":false,"suffix":""},{"dropping-particle":"","family":"Baxandall","given":"Phineas","non-dropping-particle":"","parse-names":false,"suffix":""}],"id":"ITEM-1","issued":{"date-parts":[["2013"]]},"title":"A new way to go: The transportation apps and vehicle-sharing tools that are giving more Americans the freedom to drive less","type":"article-journal"},"uris":["http://www.mendeley.com/documents/?uuid=e6d50c64-713a-4463-9650-a5af878c649d"]}],"mendeley":{"formattedCitation":"(Dutzik, Madsen, &amp; Baxandall, 2013)","plainTextFormattedCitation":"(Dutzik, Madsen, &amp; Baxandall, 2013)","previouslyFormattedCitation":"(Dutzik, Madsen, &amp; Baxandall, 2013)"},"properties":{"noteIndex":0},"schema":"https://github.com/citation-style-language/schema/raw/master/csl-citation.json"}</w:instrText>
      </w:r>
      <w:r w:rsidR="00181F7B" w:rsidRPr="00181F7B">
        <w:rPr>
          <w:rFonts w:ascii="Times New Roman" w:hAnsi="Times New Roman" w:cs="Times New Roman"/>
          <w:sz w:val="24"/>
          <w:szCs w:val="24"/>
        </w:rPr>
        <w:fldChar w:fldCharType="separate"/>
      </w:r>
      <w:r w:rsidR="00181F7B" w:rsidRPr="00181F7B">
        <w:rPr>
          <w:rFonts w:ascii="Times New Roman" w:hAnsi="Times New Roman" w:cs="Times New Roman"/>
          <w:noProof/>
          <w:sz w:val="24"/>
          <w:szCs w:val="24"/>
        </w:rPr>
        <w:t>(Dutzik, Madsen, &amp; Baxandall, 2013)</w:t>
      </w:r>
      <w:r w:rsidR="00181F7B"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pps often provide real-time information (RTI) on vehicle locations and delays to help users to deal with this inevitable feature of public transit</w:t>
      </w:r>
      <w:r w:rsidRPr="003E62F4">
        <w:rPr>
          <w:rFonts w:ascii="Times New Roman" w:hAnsi="Times New Roman" w:cs="Times New Roman"/>
          <w:sz w:val="24"/>
          <w:szCs w:val="24"/>
        </w:rPr>
        <w:t xml:space="preserve"> (Brakewood et al., 2014).  </w:t>
      </w:r>
      <w:r>
        <w:rPr>
          <w:rFonts w:ascii="Times New Roman" w:hAnsi="Times New Roman" w:cs="Times New Roman"/>
          <w:sz w:val="24"/>
          <w:szCs w:val="24"/>
        </w:rPr>
        <w:t xml:space="preserve">In particular, RTI </w:t>
      </w:r>
      <w:r w:rsidRPr="0086659E">
        <w:rPr>
          <w:rFonts w:ascii="Times New Roman" w:hAnsi="Times New Roman" w:cs="Times New Roman"/>
          <w:sz w:val="24"/>
          <w:szCs w:val="24"/>
        </w:rPr>
        <w:t>can allow users to 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 xml:space="preserve">wait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Pr="0086659E">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Pr="0086659E">
        <w:rPr>
          <w:rFonts w:ascii="Times New Roman" w:hAnsi="Times New Roman" w:cs="Times New Roman"/>
          <w:noProof/>
          <w:sz w:val="24"/>
          <w:szCs w:val="24"/>
        </w:rPr>
        <w:t xml:space="preserve">(Algers, Hansen, &amp; Tegner, 1975; Fan, Guthrie, &amp; Levinson, 2016; Gkioulou, 2013; Larsen </w:t>
      </w:r>
      <w:r w:rsidRPr="0086659E">
        <w:rPr>
          <w:rFonts w:ascii="Times New Roman" w:hAnsi="Times New Roman" w:cs="Times New Roman"/>
          <w:noProof/>
          <w:sz w:val="24"/>
          <w:szCs w:val="24"/>
        </w:rPr>
        <w:lastRenderedPageBreak/>
        <w:t>&amp;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sidR="00F17BEC">
        <w:rPr>
          <w:rFonts w:ascii="Times New Roman" w:hAnsi="Times New Roman" w:cs="Times New Roman"/>
          <w:sz w:val="24"/>
          <w:szCs w:val="24"/>
        </w:rPr>
        <w:t xml:space="preserve"> behind </w:t>
      </w:r>
      <w:r w:rsidR="00427FAA">
        <w:rPr>
          <w:rFonts w:ascii="Times New Roman" w:hAnsi="Times New Roman" w:cs="Times New Roman"/>
          <w:sz w:val="24"/>
          <w:szCs w:val="24"/>
        </w:rPr>
        <w:t>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walk) </w:t>
      </w:r>
      <w:r w:rsidRPr="003E62F4">
        <w:rPr>
          <w:rFonts w:ascii="Times New Roman" w:hAnsi="Times New Roman" w:cs="Times New Roman"/>
          <w:sz w:val="24"/>
          <w:szCs w:val="24"/>
        </w:rPr>
        <w:t xml:space="preserve">to a public stop so as to minimize wait time.   When delay happens, RTI </w:t>
      </w:r>
      <w:r>
        <w:rPr>
          <w:rFonts w:ascii="Times New Roman" w:hAnsi="Times New Roman" w:cs="Times New Roman"/>
          <w:sz w:val="24"/>
          <w:szCs w:val="24"/>
        </w:rPr>
        <w:t>app</w:t>
      </w:r>
      <w:r w:rsidRPr="003E62F4">
        <w:rPr>
          <w:rFonts w:ascii="Times New Roman" w:hAnsi="Times New Roman" w:cs="Times New Roman"/>
          <w:sz w:val="24"/>
          <w:szCs w:val="24"/>
        </w:rPr>
        <w:t xml:space="preserve"> users can access to the re</w:t>
      </w:r>
      <w:r>
        <w:rPr>
          <w:rFonts w:ascii="Times New Roman" w:hAnsi="Times New Roman" w:cs="Times New Roman"/>
          <w:sz w:val="24"/>
          <w:szCs w:val="24"/>
        </w:rPr>
        <w:t xml:space="preserve">al-time status of buses and adjust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ISSN":"2192-4376","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ISSN":"1077-291X","author":[{"dropping-particle":"","family":"Brakewood","given":"Candace","non-dropping-particle":"","parse-names":false,"suffix":""},{"dropping-particle":"","family":"Rojas","given":"Francisca","non-dropping-particle":"","parse-names":false,"suffix":""},{"dropping-particle":"","family":"Zegras","given":"Christopher","non-dropping-particle":"","parse-names":false,"suffix":""},{"dropping-particle":"","family":"Watkins","given":"Kari","non-dropping-particle":"","parse-names":false,"suffix":""},{"dropping-particle":"","family":"Robin","given":"Joshua","non-dropping-particle":"","parse-names":false,"suffix":""}],"id":"ITEM-5","issued":{"date-parts":[["2015"]]},"publisher":"University of South Florida","title":"An analysis of commuter rail real-time information in Boston","type":"article-journal"},"uris":["http://www.mendeley.com/documents/?uuid=d29101d5-98a8-49d7-a5b4-be11e90891d7"]},{"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Barbeau, &amp; Watkins, 2014; Brakewood, Rojas, Zegras, Watkins, &amp; Robin, 2015; Cats &amp; Gkioulou, 2017; Ferris, Watkins, &amp; Borning, 2010; Papangelis, Nelson, Sripada, &amp; Beecroft, 2016; Watkins, Ferris, Borning, Rutherford, &amp; Layton, 2011)","plainTextFormattedCitation":"(Brakewood, Barbeau, &amp; Watkins, 2014; Brakewood, Rojas, Zegras, Watkins, &amp; Robin, 2015; Cats &amp; Gkioulou, 2017; Ferris, Watkins, &amp; Borning, 2010; Papangelis, Nelson, Sripada, &amp; Beecroft, 2016; Watkins, Ferris, Borning, Rutherford, &amp; Layton, 2011)","previouslyFormattedCitation":"(Brakewood, Barbeau, &amp; Watkins, 2014; Brakewood, Rojas, Zegras, Watkins, &amp; Robin, 2015; Cats &amp; Gkioulou, 2017; Ferris, Watkins, &amp; Borning, 2010;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Pr="004762BB">
        <w:rPr>
          <w:rFonts w:ascii="Times New Roman" w:hAnsi="Times New Roman" w:cs="Times New Roman"/>
          <w:noProof/>
          <w:sz w:val="24"/>
          <w:szCs w:val="24"/>
        </w:rPr>
        <w:t>(Brakewood, Barbeau, &amp; Watkins, 2014; Brakewood, Rojas, Zegras, Watkins, &amp; Robin, 2015; Cats &amp; Gkioulou, 2017; Ferris, Watkins, &amp; Borning, 2010;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E0EAE">
        <w:rPr>
          <w:rFonts w:ascii="Times New Roman" w:hAnsi="Times New Roman" w:cs="Times New Roman"/>
          <w:sz w:val="24"/>
          <w:szCs w:val="24"/>
        </w:rPr>
        <w:t>Figure 1 illustrates a typical public transit navigation app</w:t>
      </w:r>
      <w:r>
        <w:rPr>
          <w:rFonts w:ascii="Times New Roman" w:hAnsi="Times New Roman" w:cs="Times New Roman"/>
          <w:sz w:val="24"/>
          <w:szCs w:val="24"/>
        </w:rPr>
        <w:t xml:space="preserve"> with RTI</w:t>
      </w:r>
      <w:r w:rsidRPr="006E0EAE">
        <w:rPr>
          <w:rFonts w:ascii="Times New Roman" w:hAnsi="Times New Roman" w:cs="Times New Roman"/>
          <w:sz w:val="24"/>
          <w:szCs w:val="24"/>
        </w:rPr>
        <w:t xml:space="preserve">.  </w:t>
      </w:r>
    </w:p>
    <w:p w14:paraId="74EA22B3" w14:textId="77777777" w:rsidR="00A905B6" w:rsidRDefault="00A905B6" w:rsidP="00A905B6">
      <w:pPr>
        <w:keepNext/>
      </w:pPr>
      <w:r>
        <w:rPr>
          <w:rFonts w:ascii="Times New Roman" w:hAnsi="Times New Roman" w:cs="Times New Roman" w:hint="eastAsia"/>
          <w:noProof/>
          <w:sz w:val="24"/>
          <w:szCs w:val="24"/>
        </w:rPr>
        <w:drawing>
          <wp:inline distT="0" distB="0" distL="0" distR="0" wp14:anchorId="4EEE65D0" wp14:editId="2AC4BE1F">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554225BC" w14:textId="77777777" w:rsidR="00A905B6" w:rsidRDefault="00A905B6" w:rsidP="00A905B6">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w:t>
      </w:r>
      <w:r>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Pr>
          <w:rFonts w:ascii="Times New Roman" w:hAnsi="Times New Roman" w:cs="Times New Roman"/>
          <w:sz w:val="24"/>
          <w:szCs w:val="24"/>
        </w:rPr>
        <w:t xml:space="preserve">mobile </w:t>
      </w:r>
      <w:r w:rsidRPr="003A089C">
        <w:rPr>
          <w:rFonts w:ascii="Times New Roman" w:hAnsi="Times New Roman" w:cs="Times New Roman"/>
          <w:sz w:val="24"/>
          <w:szCs w:val="24"/>
        </w:rPr>
        <w:t>app</w:t>
      </w:r>
      <w:r>
        <w:rPr>
          <w:rFonts w:ascii="Times New Roman" w:hAnsi="Times New Roman" w:cs="Times New Roman"/>
          <w:sz w:val="24"/>
          <w:szCs w:val="24"/>
        </w:rPr>
        <w:t xml:space="preserve"> (Transit)</w:t>
      </w:r>
      <w:r w:rsidRPr="003A089C">
        <w:rPr>
          <w:rFonts w:ascii="Times New Roman" w:hAnsi="Times New Roman" w:cs="Times New Roman"/>
          <w:sz w:val="24"/>
          <w:szCs w:val="24"/>
        </w:rPr>
        <w:t>.</w:t>
      </w:r>
    </w:p>
    <w:p w14:paraId="65AE8F1C" w14:textId="71FAC1C9" w:rsidR="00A905B6" w:rsidRDefault="00A905B6" w:rsidP="00A905B6">
      <w:pPr>
        <w:ind w:firstLine="720"/>
        <w:jc w:val="both"/>
        <w:rPr>
          <w:rFonts w:ascii="Times New Roman" w:hAnsi="Times New Roman" w:cs="Times New Roman"/>
          <w:sz w:val="24"/>
          <w:szCs w:val="24"/>
        </w:rPr>
      </w:pPr>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0, which means as soon as users arrive at the stop, the bus arrives and leaves.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r>
        <w:rPr>
          <w:rFonts w:ascii="Times New Roman" w:hAnsi="Times New Roman" w:cs="Times New Roman"/>
          <w:sz w:val="24"/>
          <w:szCs w:val="24"/>
        </w:rPr>
        <w:t>D</w:t>
      </w:r>
      <w:r w:rsidRPr="00803DCB">
        <w:rPr>
          <w:rFonts w:ascii="Times New Roman" w:hAnsi="Times New Roman" w:cs="Times New Roman"/>
          <w:sz w:val="24"/>
          <w:szCs w:val="24"/>
        </w:rPr>
        <w:t xml:space="preserve">uring the time interval between when a person leaves their home and arrives at the stop, the actual arrival time of the bus may change. For example, if the bus is behind schedule, the driver may take opportunities to </w:t>
      </w:r>
      <w:r>
        <w:rPr>
          <w:rFonts w:ascii="Times New Roman" w:hAnsi="Times New Roman" w:cs="Times New Roman"/>
          <w:sz w:val="24"/>
          <w:szCs w:val="24"/>
        </w:rPr>
        <w:t xml:space="preserve">catch up the delay by speeding up. </w:t>
      </w:r>
      <w:r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Pr="00DC1984">
        <w:rPr>
          <w:rFonts w:ascii="Times New Roman" w:hAnsi="Times New Roman" w:cs="Times New Roman"/>
          <w:sz w:val="24"/>
          <w:szCs w:val="24"/>
        </w:rPr>
        <w:t xml:space="preserve"> </w:t>
      </w:r>
      <w:r w:rsidR="00F63ADF">
        <w:rPr>
          <w:rFonts w:ascii="Times New Roman" w:hAnsi="Times New Roman" w:cs="Times New Roman"/>
          <w:sz w:val="24"/>
          <w:szCs w:val="24"/>
        </w:rPr>
        <w:t>In the sense of utility, RTI could be a double-edge sword.</w:t>
      </w:r>
    </w:p>
    <w:p w14:paraId="1B371C3E" w14:textId="46B2D41C" w:rsidR="00F63ADF" w:rsidRDefault="00F63ADF" w:rsidP="00F63ADF">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738AC142" w14:textId="68D8645C" w:rsidR="00F63ADF" w:rsidRDefault="00F63ADF" w:rsidP="00764FC4">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Nevertheless, in the sense of social equity, RTI could be also a double-edge sword. First,</w:t>
      </w:r>
      <w:r>
        <w:rPr>
          <w:rFonts w:ascii="Times New Roman" w:hAnsi="Times New Roman" w:cs="Times New Roman"/>
          <w:sz w:val="24"/>
          <w:szCs w:val="24"/>
        </w:rPr>
        <w:t xml:space="preserve"> RTI is especially </w:t>
      </w:r>
      <w:r w:rsidR="00764FC4">
        <w:rPr>
          <w:rFonts w:ascii="Times New Roman" w:hAnsi="Times New Roman" w:cs="Times New Roman"/>
          <w:sz w:val="24"/>
          <w:szCs w:val="24"/>
        </w:rPr>
        <w:t>more important</w:t>
      </w:r>
      <w:r>
        <w:rPr>
          <w:rFonts w:ascii="Times New Roman" w:hAnsi="Times New Roman" w:cs="Times New Roman"/>
          <w:sz w:val="24"/>
          <w:szCs w:val="24"/>
        </w:rPr>
        <w:t xml:space="preserve"> for systems with sparser timetable and longer headways</w:t>
      </w:r>
      <w:r w:rsidR="00D03D66">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 xml:space="preserve">For example, in a system with average headway of 30 minutes, people is highly likely to care more about </w:t>
      </w:r>
      <w:r w:rsidR="00764FC4">
        <w:rPr>
          <w:rFonts w:ascii="Times New Roman" w:hAnsi="Times New Roman" w:cs="Times New Roman"/>
          <w:sz w:val="24"/>
          <w:szCs w:val="24"/>
        </w:rPr>
        <w:t xml:space="preserve">getting </w:t>
      </w:r>
      <w:r>
        <w:rPr>
          <w:rFonts w:ascii="Times New Roman" w:hAnsi="Times New Roman" w:cs="Times New Roman"/>
          <w:sz w:val="24"/>
          <w:szCs w:val="24"/>
        </w:rPr>
        <w:t xml:space="preserve">the performance of a specific </w:t>
      </w:r>
      <w:r w:rsidR="00076532">
        <w:rPr>
          <w:rFonts w:ascii="Times New Roman" w:hAnsi="Times New Roman" w:cs="Times New Roman"/>
          <w:sz w:val="24"/>
          <w:szCs w:val="24"/>
        </w:rPr>
        <w:t>vehicle</w:t>
      </w:r>
      <w:r w:rsidR="00764FC4">
        <w:rPr>
          <w:rFonts w:ascii="Times New Roman" w:hAnsi="Times New Roman" w:cs="Times New Roman"/>
          <w:sz w:val="24"/>
          <w:szCs w:val="24"/>
        </w:rPr>
        <w:t xml:space="preserve"> via real-time information</w:t>
      </w:r>
      <w:r>
        <w:rPr>
          <w:rFonts w:ascii="Times New Roman" w:hAnsi="Times New Roman" w:cs="Times New Roman"/>
          <w:sz w:val="24"/>
          <w:szCs w:val="24"/>
        </w:rPr>
        <w:t>, since the possible waiting time is significantly long</w:t>
      </w:r>
      <w:r w:rsidR="00E41DEC">
        <w:rPr>
          <w:rFonts w:ascii="Times New Roman" w:hAnsi="Times New Roman" w:cs="Times New Roman"/>
          <w:sz w:val="24"/>
          <w:szCs w:val="24"/>
        </w:rPr>
        <w:t>er</w:t>
      </w:r>
      <w:r>
        <w:rPr>
          <w:rFonts w:ascii="Times New Roman" w:hAnsi="Times New Roman" w:cs="Times New Roman"/>
          <w:sz w:val="24"/>
          <w:szCs w:val="24"/>
        </w:rPr>
        <w:t xml:space="preserve">; while in a system with average headway of 2 minutes, people may not care about how a specific </w:t>
      </w:r>
      <w:r w:rsidR="00076532">
        <w:rPr>
          <w:rFonts w:ascii="Times New Roman" w:hAnsi="Times New Roman" w:cs="Times New Roman"/>
          <w:sz w:val="24"/>
          <w:szCs w:val="24"/>
        </w:rPr>
        <w:t>vehicle</w:t>
      </w:r>
      <w:r>
        <w:rPr>
          <w:rFonts w:ascii="Times New Roman" w:hAnsi="Times New Roman" w:cs="Times New Roman"/>
          <w:sz w:val="24"/>
          <w:szCs w:val="24"/>
        </w:rPr>
        <w:t xml:space="preserve"> works, since there will </w:t>
      </w:r>
      <w:r w:rsidR="00610D62">
        <w:rPr>
          <w:rFonts w:ascii="Times New Roman" w:hAnsi="Times New Roman" w:cs="Times New Roman"/>
          <w:sz w:val="24"/>
          <w:szCs w:val="24"/>
        </w:rPr>
        <w:t xml:space="preserve">be </w:t>
      </w:r>
      <w:r>
        <w:rPr>
          <w:rFonts w:ascii="Times New Roman" w:hAnsi="Times New Roman" w:cs="Times New Roman"/>
          <w:sz w:val="24"/>
          <w:szCs w:val="24"/>
        </w:rPr>
        <w:t xml:space="preserve">another one shortly after the bus. Surely, “Frequency is Freedo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mendeley":{"formattedCitation":"(Walker, 2012)","plainTextFormattedCitation":"(Walker, 2012)"},"properties":{"noteIndex":0},"schema":"https://github.com/citation-style-language/schema/raw/master/csl-citation.json"}</w:instrText>
      </w:r>
      <w:r>
        <w:rPr>
          <w:rFonts w:ascii="Times New Roman" w:hAnsi="Times New Roman" w:cs="Times New Roman"/>
          <w:sz w:val="24"/>
          <w:szCs w:val="24"/>
        </w:rPr>
        <w:fldChar w:fldCharType="separate"/>
      </w:r>
      <w:r w:rsidRPr="0004466D">
        <w:rPr>
          <w:rFonts w:ascii="Times New Roman" w:hAnsi="Times New Roman" w:cs="Times New Roman"/>
          <w:noProof/>
          <w:sz w:val="24"/>
          <w:szCs w:val="24"/>
        </w:rPr>
        <w:t>(Walker, 2012)</w:t>
      </w:r>
      <w:r>
        <w:rPr>
          <w:rFonts w:ascii="Times New Roman" w:hAnsi="Times New Roman" w:cs="Times New Roman"/>
          <w:sz w:val="24"/>
          <w:szCs w:val="24"/>
        </w:rPr>
        <w:fldChar w:fldCharType="end"/>
      </w:r>
      <w:r>
        <w:rPr>
          <w:rFonts w:ascii="Times New Roman" w:hAnsi="Times New Roman" w:cs="Times New Roman"/>
          <w:sz w:val="24"/>
          <w:szCs w:val="24"/>
        </w:rPr>
        <w:t>; however, in a less frequent transport system</w:t>
      </w:r>
      <w:r w:rsidR="00014176">
        <w:rPr>
          <w:rFonts w:ascii="Times New Roman" w:hAnsi="Times New Roman" w:cs="Times New Roman"/>
          <w:sz w:val="24"/>
          <w:szCs w:val="24"/>
        </w:rPr>
        <w:t xml:space="preserve"> which cannot sustain </w:t>
      </w:r>
      <w:r w:rsidR="007843BF">
        <w:rPr>
          <w:rFonts w:ascii="Times New Roman" w:hAnsi="Times New Roman" w:cs="Times New Roman"/>
          <w:sz w:val="24"/>
          <w:szCs w:val="24"/>
        </w:rPr>
        <w:t>high</w:t>
      </w:r>
      <w:r w:rsidR="00014176">
        <w:rPr>
          <w:rFonts w:ascii="Times New Roman" w:hAnsi="Times New Roman" w:cs="Times New Roman"/>
          <w:sz w:val="24"/>
          <w:szCs w:val="24"/>
        </w:rPr>
        <w:t xml:space="preserve"> frequency with limited funds and </w:t>
      </w:r>
      <w:r w:rsidR="00D25189">
        <w:rPr>
          <w:rFonts w:ascii="Times New Roman" w:hAnsi="Times New Roman" w:cs="Times New Roman"/>
          <w:sz w:val="24"/>
          <w:szCs w:val="24"/>
        </w:rPr>
        <w:t>manpower</w:t>
      </w:r>
      <w:r>
        <w:rPr>
          <w:rFonts w:ascii="Times New Roman" w:hAnsi="Times New Roman" w:cs="Times New Roman"/>
          <w:sz w:val="24"/>
          <w:szCs w:val="24"/>
        </w:rPr>
        <w:t xml:space="preserve">, RTI’s role is of more importance as a </w:t>
      </w:r>
      <w:r w:rsidR="002958A6">
        <w:rPr>
          <w:rFonts w:ascii="Times New Roman" w:hAnsi="Times New Roman" w:cs="Times New Roman"/>
          <w:sz w:val="24"/>
          <w:szCs w:val="24"/>
        </w:rPr>
        <w:t xml:space="preserve">cheap and effective </w:t>
      </w:r>
      <w:r>
        <w:rPr>
          <w:rFonts w:ascii="Times New Roman" w:hAnsi="Times New Roman" w:cs="Times New Roman"/>
          <w:sz w:val="24"/>
          <w:szCs w:val="24"/>
        </w:rPr>
        <w:t>complement. Some former studies also suggested the same conclusion: in rural Scotland</w:t>
      </w:r>
      <w:r w:rsidR="00B679B3">
        <w:rPr>
          <w:rFonts w:ascii="Times New Roman" w:hAnsi="Times New Roman" w:cs="Times New Roman"/>
          <w:sz w:val="24"/>
          <w:szCs w:val="24"/>
        </w:rPr>
        <w:t>,</w:t>
      </w:r>
      <w:r>
        <w:rPr>
          <w:rFonts w:ascii="Times New Roman" w:hAnsi="Times New Roman" w:cs="Times New Roman"/>
          <w:sz w:val="24"/>
          <w:szCs w:val="24"/>
        </w:rPr>
        <w:t xml:space="preserve"> RTI users can save 7 minutes in aver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 while in other studies in urban areas, the saved time is much less.</w:t>
      </w:r>
      <w:r w:rsidR="00764FC4" w:rsidRPr="00764FC4">
        <w:rPr>
          <w:rFonts w:ascii="Times New Roman" w:hAnsi="Times New Roman" w:cs="Times New Roman"/>
          <w:sz w:val="24"/>
          <w:szCs w:val="24"/>
        </w:rPr>
        <w:t xml:space="preserve"> </w:t>
      </w:r>
      <w:r w:rsidR="00764FC4">
        <w:rPr>
          <w:rFonts w:ascii="Times New Roman" w:hAnsi="Times New Roman" w:cs="Times New Roman"/>
          <w:sz w:val="24"/>
          <w:szCs w:val="24"/>
        </w:rPr>
        <w:t>RTI will flatten the radical waiting time difference between different systems caused by different scheduled frequencies.</w:t>
      </w:r>
    </w:p>
    <w:p w14:paraId="74B52200" w14:textId="35BB4C40" w:rsidR="00A905B6" w:rsidRDefault="00BF1991" w:rsidP="00A905B6">
      <w:pPr>
        <w:ind w:firstLine="720"/>
        <w:jc w:val="both"/>
      </w:pPr>
      <w:r>
        <w:rPr>
          <w:rFonts w:ascii="Times New Roman" w:hAnsi="Times New Roman" w:cs="Times New Roman"/>
          <w:sz w:val="24"/>
          <w:szCs w:val="24"/>
        </w:rPr>
        <w:t>Yet</w:t>
      </w:r>
      <w:r w:rsidR="00A905B6">
        <w:rPr>
          <w:rFonts w:ascii="Times New Roman" w:hAnsi="Times New Roman" w:cs="Times New Roman"/>
          <w:sz w:val="24"/>
          <w:szCs w:val="24"/>
        </w:rPr>
        <w:t>,</w:t>
      </w:r>
      <w:r w:rsidR="00A905B6" w:rsidRPr="00B90D45">
        <w:rPr>
          <w:rFonts w:ascii="Times New Roman" w:hAnsi="Times New Roman" w:cs="Times New Roman"/>
          <w:sz w:val="24"/>
          <w:szCs w:val="24"/>
        </w:rPr>
        <w:t xml:space="preserve"> </w:t>
      </w:r>
      <w:r w:rsidR="00A905B6">
        <w:rPr>
          <w:rFonts w:ascii="Times New Roman" w:hAnsi="Times New Roman" w:cs="Times New Roman"/>
          <w:sz w:val="24"/>
          <w:szCs w:val="24"/>
        </w:rPr>
        <w:t>even w</w:t>
      </w:r>
      <w:r w:rsidR="00A905B6" w:rsidRPr="00B90D45">
        <w:rPr>
          <w:rFonts w:ascii="Times New Roman" w:hAnsi="Times New Roman" w:cs="Times New Roman"/>
          <w:sz w:val="24"/>
          <w:szCs w:val="24"/>
        </w:rPr>
        <w:t xml:space="preserve">ith more and more technology breakthroughs in this area, there are still economic and intellectual barriers for certain population to get access to the </w:t>
      </w:r>
      <w:r w:rsidR="00170CD8" w:rsidRPr="00B90D45">
        <w:rPr>
          <w:rFonts w:ascii="Times New Roman" w:hAnsi="Times New Roman" w:cs="Times New Roman"/>
          <w:sz w:val="24"/>
          <w:szCs w:val="24"/>
        </w:rPr>
        <w:t xml:space="preserve">public transit </w:t>
      </w:r>
      <w:r w:rsidR="00A905B6" w:rsidRPr="00B90D45">
        <w:rPr>
          <w:rFonts w:ascii="Times New Roman" w:hAnsi="Times New Roman" w:cs="Times New Roman"/>
          <w:sz w:val="24"/>
          <w:szCs w:val="24"/>
        </w:rPr>
        <w:t>real-time information.</w:t>
      </w:r>
      <w:r w:rsidR="00A905B6" w:rsidRPr="00742068">
        <w:rPr>
          <w:rFonts w:ascii="Times New Roman" w:hAnsi="Times New Roman" w:cs="Times New Roman"/>
          <w:sz w:val="24"/>
          <w:szCs w:val="24"/>
        </w:rPr>
        <w:t xml:space="preserve"> </w:t>
      </w:r>
      <w:r w:rsidR="00A905B6">
        <w:rPr>
          <w:rFonts w:ascii="Times New Roman" w:hAnsi="Times New Roman" w:cs="Times New Roman"/>
          <w:sz w:val="24"/>
          <w:szCs w:val="24"/>
        </w:rPr>
        <w:t>P</w:t>
      </w:r>
      <w:r w:rsidR="00A905B6" w:rsidRPr="00742068">
        <w:rPr>
          <w:rFonts w:ascii="Times New Roman" w:hAnsi="Times New Roman" w:cs="Times New Roman"/>
          <w:sz w:val="24"/>
          <w:szCs w:val="24"/>
        </w:rPr>
        <w:t>eople</w:t>
      </w:r>
      <w:r w:rsidR="00A905B6">
        <w:rPr>
          <w:rFonts w:ascii="Times New Roman" w:hAnsi="Times New Roman" w:cs="Times New Roman"/>
          <w:sz w:val="24"/>
          <w:szCs w:val="24"/>
        </w:rPr>
        <w:t xml:space="preserve"> who</w:t>
      </w:r>
      <w:r w:rsidR="00A905B6" w:rsidRPr="00742068">
        <w:rPr>
          <w:rFonts w:ascii="Times New Roman" w:hAnsi="Times New Roman" w:cs="Times New Roman"/>
          <w:sz w:val="24"/>
          <w:szCs w:val="24"/>
        </w:rPr>
        <w:t xml:space="preserve"> do not use smart phone application or do not own a smart phone cannot</w:t>
      </w:r>
      <w:r w:rsidR="00A905B6">
        <w:rPr>
          <w:rFonts w:ascii="Times New Roman" w:hAnsi="Times New Roman" w:cs="Times New Roman"/>
          <w:sz w:val="24"/>
          <w:szCs w:val="24"/>
        </w:rPr>
        <w:t xml:space="preserve"> know the real-time status</w:t>
      </w:r>
      <w:r w:rsidR="00A905B6" w:rsidRPr="00742068">
        <w:rPr>
          <w:rFonts w:ascii="Times New Roman" w:hAnsi="Times New Roman" w:cs="Times New Roman"/>
          <w:sz w:val="24"/>
          <w:szCs w:val="24"/>
        </w:rPr>
        <w:t xml:space="preserve">. These ordinary users </w:t>
      </w:r>
      <w:r w:rsidR="00A905B6">
        <w:rPr>
          <w:rFonts w:ascii="Times New Roman" w:hAnsi="Times New Roman" w:cs="Times New Roman"/>
          <w:sz w:val="24"/>
          <w:szCs w:val="24"/>
        </w:rPr>
        <w:t>have to</w:t>
      </w:r>
      <w:r w:rsidR="00A905B6" w:rsidRPr="00742068">
        <w:rPr>
          <w:rFonts w:ascii="Times New Roman" w:hAnsi="Times New Roman" w:cs="Times New Roman"/>
          <w:sz w:val="24"/>
          <w:szCs w:val="24"/>
        </w:rPr>
        <w:t xml:space="preserve"> plan their trip</w:t>
      </w:r>
      <w:r w:rsidR="00A905B6">
        <w:rPr>
          <w:rFonts w:ascii="Times New Roman" w:hAnsi="Times New Roman" w:cs="Times New Roman"/>
          <w:sz w:val="24"/>
          <w:szCs w:val="24"/>
        </w:rPr>
        <w:t>s</w:t>
      </w:r>
      <w:r w:rsidR="00A905B6" w:rsidRPr="00742068">
        <w:rPr>
          <w:rFonts w:ascii="Times New Roman" w:hAnsi="Times New Roman" w:cs="Times New Roman"/>
          <w:sz w:val="24"/>
          <w:szCs w:val="24"/>
        </w:rPr>
        <w:t xml:space="preserve"> according to the schedule</w:t>
      </w:r>
      <w:r w:rsidR="00A905B6">
        <w:rPr>
          <w:rFonts w:ascii="Times New Roman" w:hAnsi="Times New Roman" w:cs="Times New Roman"/>
          <w:sz w:val="24"/>
          <w:szCs w:val="24"/>
        </w:rPr>
        <w:t xml:space="preserve">, </w:t>
      </w:r>
      <w:r w:rsidR="00A905B6" w:rsidRPr="00742068">
        <w:rPr>
          <w:rFonts w:ascii="Times New Roman" w:hAnsi="Times New Roman" w:cs="Times New Roman"/>
          <w:sz w:val="24"/>
          <w:szCs w:val="24"/>
        </w:rPr>
        <w:t>their daily experience</w:t>
      </w:r>
      <w:r w:rsidR="00A905B6">
        <w:rPr>
          <w:rFonts w:ascii="Times New Roman" w:hAnsi="Times New Roman" w:cs="Times New Roman"/>
          <w:sz w:val="24"/>
          <w:szCs w:val="24"/>
        </w:rPr>
        <w:t>, or even random</w:t>
      </w:r>
      <w:r w:rsidR="00A905B6" w:rsidRPr="00742068">
        <w:rPr>
          <w:rFonts w:ascii="Times New Roman" w:hAnsi="Times New Roman" w:cs="Times New Roman"/>
          <w:sz w:val="24"/>
          <w:szCs w:val="24"/>
        </w:rPr>
        <w:t>.</w:t>
      </w:r>
      <w:r w:rsidR="00A905B6">
        <w:rPr>
          <w:rFonts w:ascii="Times New Roman" w:hAnsi="Times New Roman" w:cs="Times New Roman"/>
          <w:sz w:val="24"/>
          <w:szCs w:val="24"/>
        </w:rPr>
        <w:t xml:space="preserve"> Based on </w:t>
      </w:r>
      <w:r w:rsidR="00F63ADF">
        <w:rPr>
          <w:rFonts w:ascii="Times New Roman" w:hAnsi="Times New Roman" w:cs="Times New Roman"/>
          <w:sz w:val="24"/>
          <w:szCs w:val="24"/>
        </w:rPr>
        <w:t>these</w:t>
      </w:r>
      <w:r w:rsidR="00A905B6">
        <w:rPr>
          <w:rFonts w:ascii="Times New Roman" w:hAnsi="Times New Roman" w:cs="Times New Roman"/>
          <w:sz w:val="24"/>
          <w:szCs w:val="24"/>
        </w:rPr>
        <w:t xml:space="preserve"> fact</w:t>
      </w:r>
      <w:r w:rsidR="00F63ADF">
        <w:rPr>
          <w:rFonts w:ascii="Times New Roman" w:hAnsi="Times New Roman" w:cs="Times New Roman"/>
          <w:sz w:val="24"/>
          <w:szCs w:val="24"/>
        </w:rPr>
        <w:t>s</w:t>
      </w:r>
      <w:r w:rsidR="00A905B6">
        <w:rPr>
          <w:rFonts w:ascii="Times New Roman" w:hAnsi="Times New Roman" w:cs="Times New Roman"/>
          <w:sz w:val="24"/>
          <w:szCs w:val="24"/>
        </w:rPr>
        <w:t xml:space="preserve">, we would like to assess the average waiting time difference between non-RTI and RTI users and social justice issue behind the difference. </w:t>
      </w:r>
    </w:p>
    <w:p w14:paraId="63E64B5D" w14:textId="77777777" w:rsidR="00A905B6" w:rsidRDefault="00A905B6" w:rsidP="00A905B6">
      <w:pPr>
        <w:ind w:firstLine="720"/>
        <w:jc w:val="both"/>
        <w:rPr>
          <w:rFonts w:ascii="Times New Roman" w:hAnsi="Times New Roman" w:cs="Times New Roman"/>
          <w:sz w:val="24"/>
          <w:szCs w:val="24"/>
        </w:rPr>
      </w:pPr>
    </w:p>
    <w:p w14:paraId="14E6283F"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strategies that </w:t>
      </w:r>
      <w:r>
        <w:rPr>
          <w:rFonts w:ascii="Times New Roman" w:hAnsi="Times New Roman" w:cs="Times New Roman"/>
          <w:sz w:val="24"/>
          <w:szCs w:val="24"/>
        </w:rPr>
        <w:t>either</w:t>
      </w:r>
      <w:r w:rsidRPr="006E12CF">
        <w:rPr>
          <w:rFonts w:ascii="Times New Roman" w:hAnsi="Times New Roman" w:cs="Times New Roman"/>
          <w:sz w:val="24"/>
          <w:szCs w:val="24"/>
        </w:rPr>
        <w:t xml:space="preserve"> </w:t>
      </w:r>
      <w:r>
        <w:rPr>
          <w:rFonts w:ascii="Times New Roman" w:hAnsi="Times New Roman" w:cs="Times New Roman"/>
          <w:sz w:val="24"/>
          <w:szCs w:val="24"/>
        </w:rPr>
        <w:t>ignore</w:t>
      </w:r>
      <w:r w:rsidRPr="006E12CF">
        <w:rPr>
          <w:rFonts w:ascii="Times New Roman" w:hAnsi="Times New Roman" w:cs="Times New Roman"/>
          <w:sz w:val="24"/>
          <w:szCs w:val="24"/>
        </w:rPr>
        <w:t xml:space="preserve"> </w:t>
      </w:r>
      <w:r>
        <w:rPr>
          <w:rFonts w:ascii="Times New Roman" w:hAnsi="Times New Roman" w:cs="Times New Roman"/>
          <w:sz w:val="24"/>
          <w:szCs w:val="24"/>
        </w:rPr>
        <w:t>or</w:t>
      </w:r>
      <w:r w:rsidRPr="006E12CF">
        <w:rPr>
          <w:rFonts w:ascii="Times New Roman" w:hAnsi="Times New Roman" w:cs="Times New Roman"/>
          <w:sz w:val="24"/>
          <w:szCs w:val="24"/>
        </w:rPr>
        <w:t xml:space="preserve"> exploit RTI.</w:t>
      </w:r>
      <w:r>
        <w:rPr>
          <w:rFonts w:ascii="Times New Roman" w:hAnsi="Times New Roman" w:cs="Times New Roman"/>
          <w:sz w:val="24"/>
          <w:szCs w:val="24"/>
        </w:rPr>
        <w:t xml:space="preserve"> 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Pr>
          <w:rFonts w:ascii="Times New Roman" w:hAnsi="Times New Roman" w:cs="Times New Roman"/>
          <w:sz w:val="24"/>
          <w:szCs w:val="24"/>
        </w:rPr>
        <w:t xml:space="preserve">different strategies’ waiting time and missed risk </w:t>
      </w:r>
      <w:r w:rsidRPr="00742068">
        <w:rPr>
          <w:rFonts w:ascii="Times New Roman" w:hAnsi="Times New Roman" w:cs="Times New Roman"/>
          <w:sz w:val="24"/>
          <w:szCs w:val="24"/>
        </w:rPr>
        <w:t xml:space="preserve">by consulting </w:t>
      </w:r>
      <w:r>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Based on the results, w</w:t>
      </w:r>
      <w:r w:rsidRPr="00480704">
        <w:rPr>
          <w:rFonts w:ascii="Times New Roman" w:hAnsi="Times New Roman" w:cs="Times New Roman"/>
          <w:sz w:val="24"/>
          <w:szCs w:val="24"/>
        </w:rPr>
        <w:t xml:space="preserve">e compare </w:t>
      </w:r>
      <w:r>
        <w:rPr>
          <w:rFonts w:ascii="Times New Roman" w:hAnsi="Times New Roman" w:cs="Times New Roman"/>
          <w:sz w:val="24"/>
          <w:szCs w:val="24"/>
        </w:rPr>
        <w:t>non-RTI and RTI-based trip planning strategies</w:t>
      </w:r>
      <w:r w:rsidRPr="00480704">
        <w:rPr>
          <w:rFonts w:ascii="Times New Roman" w:hAnsi="Times New Roman" w:cs="Times New Roman"/>
          <w:sz w:val="24"/>
          <w:szCs w:val="24"/>
        </w:rPr>
        <w:t>.</w:t>
      </w:r>
      <w:r>
        <w:rPr>
          <w:rFonts w:ascii="Times New Roman" w:hAnsi="Times New Roman" w:cs="Times New Roman"/>
          <w:sz w:val="24"/>
          <w:szCs w:val="24"/>
        </w:rPr>
        <w:t xml:space="preserve"> We also show how the performance of these strategies vary in different geographic and temporal level.</w:t>
      </w:r>
      <w:r w:rsidRPr="00742068">
        <w:rPr>
          <w:rFonts w:ascii="Times New Roman" w:hAnsi="Times New Roman" w:cs="Times New Roman"/>
          <w:sz w:val="24"/>
          <w:szCs w:val="24"/>
        </w:rPr>
        <w:t xml:space="preserve"> </w:t>
      </w:r>
    </w:p>
    <w:p w14:paraId="5CA2BD38" w14:textId="77777777" w:rsidR="00A905B6" w:rsidRPr="00742068" w:rsidRDefault="00A905B6" w:rsidP="00A905B6">
      <w:pPr>
        <w:ind w:firstLine="720"/>
        <w:rPr>
          <w:rFonts w:ascii="Times New Roman" w:hAnsi="Times New Roman" w:cs="Times New Roman"/>
          <w:sz w:val="24"/>
          <w:szCs w:val="24"/>
        </w:rPr>
      </w:pPr>
    </w:p>
    <w:p w14:paraId="6A42005B" w14:textId="77777777" w:rsidR="00A905B6" w:rsidRPr="001A426D" w:rsidRDefault="00A905B6" w:rsidP="00A905B6">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137B7264" w14:textId="0D976A18"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Analyzing the impacts of timely public transit information predates the development of contemporary real-time data provided via webpages and smart phone apps. For ex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investigates signage and telephone’s real-time information’s impact on passengers’ waiting time.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et al., 2016; Watkins et al., 2011)","plainTextFormattedCitation":"(Brakewood et al., 2014; Brakewood, Macfarlane, &amp; Watkins, 2015; Cats &amp; Gkioulou, 2017; Ferris et al., 2010; Fries, Dunning, &amp; Chowdhury, 2011; Liu, Shi, &amp; Jian, 2017; Papangelis et al., 2016; Watkins et al., 2011)","previouslyFormattedCitation":"(Brakewood et al., 2014; Brakewood, Macfarlane, &amp; Watkins, 2015; Cats &amp; Gkioulou, 2017; Ferris et al., 2010; Fries, Dunning, &amp; Chowdhury, 2011;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Pr="004762BB">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We are going to review the literature based on two dimensions: information media and methodology.</w:t>
      </w:r>
    </w:p>
    <w:p w14:paraId="01E02FC3" w14:textId="64A3D10A" w:rsidR="00A905B6" w:rsidRPr="006C5050" w:rsidRDefault="00FF1C11" w:rsidP="006C5050">
      <w:pPr>
        <w:jc w:val="both"/>
        <w:rPr>
          <w:rFonts w:ascii="Times New Roman" w:hAnsi="Times New Roman" w:cs="Times New Roman"/>
          <w:sz w:val="24"/>
          <w:szCs w:val="24"/>
        </w:rPr>
      </w:pPr>
      <w:r w:rsidRPr="007536EE">
        <w:rPr>
          <w:rFonts w:ascii="Times New Roman" w:hAnsi="Times New Roman" w:cs="Times New Roman"/>
          <w:b/>
          <w:bCs/>
          <w:sz w:val="24"/>
          <w:szCs w:val="24"/>
        </w:rPr>
        <w:lastRenderedPageBreak/>
        <w:t>By i</w:t>
      </w:r>
      <w:r w:rsidR="00A905B6" w:rsidRPr="007536EE">
        <w:rPr>
          <w:rFonts w:ascii="Times New Roman" w:hAnsi="Times New Roman" w:cs="Times New Roman"/>
          <w:b/>
          <w:bCs/>
          <w:sz w:val="24"/>
          <w:szCs w:val="24"/>
        </w:rPr>
        <w:t>nformation media</w:t>
      </w:r>
      <w:r w:rsidR="007536EE">
        <w:rPr>
          <w:rFonts w:ascii="Times New Roman" w:hAnsi="Times New Roman" w:cs="Times New Roman"/>
          <w:b/>
          <w:bCs/>
          <w:sz w:val="24"/>
          <w:szCs w:val="24"/>
        </w:rPr>
        <w:t xml:space="preserve">.  </w:t>
      </w:r>
      <w:r w:rsidR="00A905B6" w:rsidRPr="006C5050">
        <w:rPr>
          <w:rFonts w:ascii="Times New Roman" w:hAnsi="Times New Roman" w:cs="Times New Roman"/>
          <w:sz w:val="24"/>
          <w:szCs w:val="24"/>
        </w:rPr>
        <w:t>We first categorize research according to their information media, including static signage, telephone and text services, and smart phone application. Signage and at-stop displays can provide transit users useful information and reduce actual and perceived wait time</w:t>
      </w:r>
      <w:r w:rsidR="00A905B6" w:rsidRPr="006C5050">
        <w:rPr>
          <w:rFonts w:ascii="Times New Roman" w:hAnsi="Times New Roman" w:cs="Times New Roman" w:hint="eastAsia"/>
          <w:sz w:val="24"/>
          <w:szCs w:val="24"/>
        </w:rPr>
        <w:t xml:space="preserve"> </w:t>
      </w:r>
      <w:r w:rsidR="00A905B6" w:rsidRPr="006C5050">
        <w:rPr>
          <w:rFonts w:ascii="Times New Roman" w:hAnsi="Times New Roman" w:cs="Times New Roman"/>
          <w:sz w:val="24"/>
          <w:szCs w:val="24"/>
        </w:rPr>
        <w:fldChar w:fldCharType="begin" w:fldLock="1"/>
      </w:r>
      <w:r w:rsidR="00A905B6" w:rsidRPr="006C505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A905B6" w:rsidRPr="006C5050">
        <w:rPr>
          <w:rFonts w:ascii="Times New Roman" w:hAnsi="Times New Roman" w:cs="Times New Roman"/>
          <w:sz w:val="24"/>
          <w:szCs w:val="24"/>
        </w:rPr>
        <w:fldChar w:fldCharType="separate"/>
      </w:r>
      <w:r w:rsidR="00A905B6" w:rsidRPr="006C5050">
        <w:rPr>
          <w:rFonts w:ascii="Times New Roman" w:hAnsi="Times New Roman" w:cs="Times New Roman"/>
          <w:noProof/>
          <w:sz w:val="24"/>
          <w:szCs w:val="24"/>
        </w:rPr>
        <w:t>(Dziekan &amp; Vermeulen, 2006; Reed, 1995)</w:t>
      </w:r>
      <w:r w:rsidR="00A905B6" w:rsidRPr="006C5050">
        <w:rPr>
          <w:rFonts w:ascii="Times New Roman" w:hAnsi="Times New Roman" w:cs="Times New Roman"/>
          <w:sz w:val="24"/>
          <w:szCs w:val="24"/>
        </w:rPr>
        <w:fldChar w:fldCharType="end"/>
      </w:r>
      <w:r w:rsidR="00A905B6" w:rsidRPr="006C5050">
        <w:rPr>
          <w:rFonts w:ascii="Times New Roman" w:hAnsi="Times New Roman" w:cs="Times New Roman"/>
          <w:sz w:val="24"/>
          <w:szCs w:val="24"/>
        </w:rPr>
        <w:t xml:space="preserve">. Moreover, at-stop displays’ psychological effect is even more important: systems showing the next train or bus’s departure time can greatly release anxiety </w:t>
      </w:r>
      <w:r w:rsidR="00A905B6" w:rsidRPr="006C5050">
        <w:rPr>
          <w:rFonts w:ascii="Times New Roman" w:hAnsi="Times New Roman" w:cs="Times New Roman"/>
          <w:sz w:val="24"/>
          <w:szCs w:val="24"/>
        </w:rPr>
        <w:fldChar w:fldCharType="begin" w:fldLock="1"/>
      </w:r>
      <w:r w:rsidR="00A905B6" w:rsidRPr="006C505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A905B6" w:rsidRPr="006C5050">
        <w:rPr>
          <w:rFonts w:ascii="Times New Roman" w:hAnsi="Times New Roman" w:cs="Times New Roman"/>
          <w:sz w:val="24"/>
          <w:szCs w:val="24"/>
        </w:rPr>
        <w:fldChar w:fldCharType="separate"/>
      </w:r>
      <w:r w:rsidR="00A905B6" w:rsidRPr="006C5050">
        <w:rPr>
          <w:rFonts w:ascii="Times New Roman" w:hAnsi="Times New Roman" w:cs="Times New Roman"/>
          <w:noProof/>
          <w:sz w:val="24"/>
          <w:szCs w:val="24"/>
        </w:rPr>
        <w:t>(Dziekan &amp; Vermeulen, 2006)</w:t>
      </w:r>
      <w:r w:rsidR="00A905B6" w:rsidRPr="006C5050">
        <w:rPr>
          <w:rFonts w:ascii="Times New Roman" w:hAnsi="Times New Roman" w:cs="Times New Roman"/>
          <w:sz w:val="24"/>
          <w:szCs w:val="24"/>
        </w:rPr>
        <w:fldChar w:fldCharType="end"/>
      </w:r>
      <w:r w:rsidR="00A905B6" w:rsidRPr="006C5050">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1094FF9E"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However, the provision of real-time transit information via the World Wide Web and smartphone apps has made this information more accessible and useful. RTI apps provide users ability to comprehend the sophisticated timetable in a transit system,</w:t>
      </w:r>
      <w:r w:rsidRPr="00E92458">
        <w:rPr>
          <w:rFonts w:ascii="Times New Roman" w:hAnsi="Times New Roman" w:cs="Times New Roman"/>
          <w:sz w:val="24"/>
          <w:szCs w:val="24"/>
        </w:rPr>
        <w:t xml:space="preserve"> </w:t>
      </w:r>
      <w:r>
        <w:rPr>
          <w:rFonts w:ascii="Times New Roman" w:hAnsi="Times New Roman" w:cs="Times New Roman"/>
          <w:sz w:val="24"/>
          <w:szCs w:val="24"/>
        </w:rPr>
        <w:t>for both schedule</w:t>
      </w:r>
      <w:r>
        <w:rPr>
          <w:rFonts w:ascii="Times New Roman" w:hAnsi="Times New Roman" w:cs="Times New Roman" w:hint="eastAsia"/>
          <w:sz w:val="24"/>
          <w:szCs w:val="24"/>
        </w:rPr>
        <w:t>d</w:t>
      </w:r>
      <w:r>
        <w:rPr>
          <w:rFonts w:ascii="Times New Roman" w:hAnsi="Times New Roman" w:cs="Times New Roman"/>
          <w:sz w:val="24"/>
          <w:szCs w:val="24"/>
        </w:rPr>
        <w:t xml:space="preserve"> and real-time timetable. They provide both scheduled and real-time support for transit users with portable smart phone through user-friendly interface. </w:t>
      </w:r>
    </w:p>
    <w:p w14:paraId="3F1F1795" w14:textId="6010846A" w:rsidR="00A905B6" w:rsidRDefault="00A905B6" w:rsidP="006B2085">
      <w:pPr>
        <w:ind w:firstLine="720"/>
        <w:jc w:val="both"/>
        <w:rPr>
          <w:rFonts w:ascii="Times New Roman" w:hAnsi="Times New Roman" w:cs="Times New Roman"/>
          <w:sz w:val="24"/>
          <w:szCs w:val="24"/>
        </w:rPr>
      </w:pPr>
      <w:r>
        <w:rPr>
          <w:rFonts w:ascii="Times New Roman" w:hAnsi="Times New Roman" w:cs="Times New Roman"/>
          <w:sz w:val="24"/>
          <w:szCs w:val="24"/>
        </w:rPr>
        <w:t xml:space="preserve">Many studies investigated the waiting time reduction by mobile real-time information, and the results are diverse: some concluded that RTI reduces the waiting time; </w:t>
      </w:r>
      <w:r w:rsidR="006B2085">
        <w:rPr>
          <w:rFonts w:ascii="Times New Roman" w:hAnsi="Times New Roman" w:cs="Times New Roman"/>
          <w:sz w:val="24"/>
          <w:szCs w:val="24"/>
        </w:rPr>
        <w:t>f</w:t>
      </w:r>
      <w:r>
        <w:rPr>
          <w:rFonts w:ascii="Times New Roman" w:hAnsi="Times New Roman" w:cs="Times New Roman"/>
          <w:sz w:val="24"/>
          <w:szCs w:val="24"/>
        </w:rPr>
        <w:t xml:space="preserve">or example, 91% percent of RTI users self-reported spending less waiting time in Seattle, 201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Moreover, RTI users can save 2.4 minutes in Seattle, 201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w:t>
      </w:r>
      <w:r w:rsidR="00C84123">
        <w:rPr>
          <w:rFonts w:ascii="Times New Roman" w:hAnsi="Times New Roman" w:cs="Times New Roman"/>
          <w:sz w:val="24"/>
          <w:szCs w:val="24"/>
        </w:rPr>
        <w:t xml:space="preserve"> a</w:t>
      </w:r>
      <w:r>
        <w:rPr>
          <w:rFonts w:ascii="Times New Roman" w:hAnsi="Times New Roman" w:cs="Times New Roman"/>
          <w:sz w:val="24"/>
          <w:szCs w:val="24"/>
        </w:rPr>
        <w:t xml:space="preserve"> self-reported survey. Especially, in rural Scotland. RTI user can even save 7 minutes in aver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w:t>
      </w:r>
      <w:r w:rsidR="006B2085">
        <w:rPr>
          <w:rFonts w:ascii="Times New Roman" w:hAnsi="Times New Roman" w:cs="Times New Roman"/>
          <w:sz w:val="24"/>
          <w:szCs w:val="24"/>
        </w:rPr>
        <w:t xml:space="preserve"> Meanwhile</w:t>
      </w:r>
      <w:r w:rsidR="00931854">
        <w:rPr>
          <w:rFonts w:ascii="Times New Roman" w:hAnsi="Times New Roman" w:cs="Times New Roman"/>
          <w:sz w:val="24"/>
          <w:szCs w:val="24"/>
        </w:rPr>
        <w:t>,</w:t>
      </w:r>
      <w:r w:rsidR="006B2085">
        <w:rPr>
          <w:rFonts w:ascii="Times New Roman" w:hAnsi="Times New Roman" w:cs="Times New Roman"/>
          <w:sz w:val="24"/>
          <w:szCs w:val="24"/>
        </w:rPr>
        <w:t xml:space="preserve"> the others concluded that RTI’s impact on different users is not significant.</w:t>
      </w:r>
      <w:r w:rsidR="00931854">
        <w:rPr>
          <w:rFonts w:ascii="Times New Roman" w:hAnsi="Times New Roman" w:cs="Times New Roman"/>
          <w:sz w:val="24"/>
          <w:szCs w:val="24"/>
        </w:rPr>
        <w:t xml:space="preserve"> </w:t>
      </w:r>
      <w:r w:rsidR="00552A73">
        <w:rPr>
          <w:rFonts w:ascii="Times New Roman" w:hAnsi="Times New Roman" w:cs="Times New Roman"/>
          <w:sz w:val="24"/>
          <w:szCs w:val="24"/>
        </w:rPr>
        <w:fldChar w:fldCharType="begin" w:fldLock="1"/>
      </w:r>
      <w:r w:rsidR="00C869E5">
        <w:rPr>
          <w:rFonts w:ascii="Times New Roman" w:hAnsi="Times New Roman" w:cs="Times New Roman"/>
          <w:sz w:val="24"/>
          <w:szCs w:val="24"/>
        </w:rPr>
        <w:instrText>ADDIN CSL_CITATION {"citationItems":[{"id":"ITEM-1","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title":"University traveler value of potential real-time transit information","type":"article-journal","volume":"14"},"uris":["http://www.mendeley.com/documents/?uuid=ed48103a-d902-4fed-86f3-447166293619"]}],"mendeley":{"formattedCitation":"(Fries et al., 2011)","manualFormatting":"Fries et al. (2011)","plainTextFormattedCitation":"(Fries et al., 2011)","previouslyFormattedCitation":"(Fries et al., 2011)"},"properties":{"noteIndex":0},"schema":"https://github.com/citation-style-language/schema/raw/master/csl-citation.json"}</w:instrText>
      </w:r>
      <w:r w:rsidR="00552A73">
        <w:rPr>
          <w:rFonts w:ascii="Times New Roman" w:hAnsi="Times New Roman" w:cs="Times New Roman"/>
          <w:sz w:val="24"/>
          <w:szCs w:val="24"/>
        </w:rPr>
        <w:fldChar w:fldCharType="separate"/>
      </w:r>
      <w:r w:rsidR="00C869E5">
        <w:rPr>
          <w:rFonts w:ascii="Times New Roman" w:hAnsi="Times New Roman" w:cs="Times New Roman"/>
          <w:noProof/>
          <w:sz w:val="24"/>
          <w:szCs w:val="24"/>
        </w:rPr>
        <w:t>Fries et al.</w:t>
      </w:r>
      <w:r w:rsidR="00552A73" w:rsidRPr="00552A73">
        <w:rPr>
          <w:rFonts w:ascii="Times New Roman" w:hAnsi="Times New Roman" w:cs="Times New Roman"/>
          <w:noProof/>
          <w:sz w:val="24"/>
          <w:szCs w:val="24"/>
        </w:rPr>
        <w:t xml:space="preserve"> </w:t>
      </w:r>
      <w:r w:rsidR="00C869E5">
        <w:rPr>
          <w:rFonts w:ascii="Times New Roman" w:hAnsi="Times New Roman" w:cs="Times New Roman"/>
          <w:noProof/>
          <w:sz w:val="24"/>
          <w:szCs w:val="24"/>
        </w:rPr>
        <w:t>(</w:t>
      </w:r>
      <w:r w:rsidR="00552A73" w:rsidRPr="00552A73">
        <w:rPr>
          <w:rFonts w:ascii="Times New Roman" w:hAnsi="Times New Roman" w:cs="Times New Roman"/>
          <w:noProof/>
          <w:sz w:val="24"/>
          <w:szCs w:val="24"/>
        </w:rPr>
        <w:t>2011)</w:t>
      </w:r>
      <w:r w:rsidR="00552A73">
        <w:rPr>
          <w:rFonts w:ascii="Times New Roman" w:hAnsi="Times New Roman" w:cs="Times New Roman"/>
          <w:sz w:val="24"/>
          <w:szCs w:val="24"/>
        </w:rPr>
        <w:fldChar w:fldCharType="end"/>
      </w:r>
      <w:r w:rsidR="00552A73">
        <w:rPr>
          <w:rFonts w:ascii="Times New Roman" w:hAnsi="Times New Roman" w:cs="Times New Roman"/>
          <w:sz w:val="24"/>
          <w:szCs w:val="24"/>
        </w:rPr>
        <w:t xml:space="preserve"> </w:t>
      </w:r>
      <w:r w:rsidR="00931854">
        <w:rPr>
          <w:rFonts w:ascii="Times New Roman" w:hAnsi="Times New Roman" w:cs="Times New Roman"/>
          <w:sz w:val="24"/>
          <w:szCs w:val="24"/>
        </w:rPr>
        <w:t xml:space="preserve">reported that pre-trip travel time savings by RTI is small while the major beneficial effect is </w:t>
      </w:r>
      <w:r w:rsidR="00983083">
        <w:rPr>
          <w:rFonts w:ascii="Times New Roman" w:hAnsi="Times New Roman" w:cs="Times New Roman"/>
          <w:sz w:val="24"/>
          <w:szCs w:val="24"/>
        </w:rPr>
        <w:t xml:space="preserve">the </w:t>
      </w:r>
      <w:r w:rsidR="00931854">
        <w:rPr>
          <w:rFonts w:ascii="Times New Roman" w:hAnsi="Times New Roman" w:cs="Times New Roman"/>
          <w:sz w:val="24"/>
          <w:szCs w:val="24"/>
        </w:rPr>
        <w:t>reduction in anxiety.</w:t>
      </w:r>
      <w:r w:rsidR="00CC3994">
        <w:rPr>
          <w:rFonts w:ascii="Times New Roman" w:hAnsi="Times New Roman" w:cs="Times New Roman"/>
          <w:sz w:val="24"/>
          <w:szCs w:val="24"/>
        </w:rPr>
        <w:t xml:space="preserve"> </w:t>
      </w:r>
      <w:r w:rsidR="00C869E5">
        <w:rPr>
          <w:rFonts w:ascii="Times New Roman" w:hAnsi="Times New Roman" w:cs="Times New Roman"/>
          <w:sz w:val="24"/>
          <w:szCs w:val="24"/>
        </w:rPr>
        <w:fldChar w:fldCharType="begin" w:fldLock="1"/>
      </w:r>
      <w:r w:rsidR="00E24BBF">
        <w:rPr>
          <w:rFonts w:ascii="Times New Roman" w:hAnsi="Times New Roman" w:cs="Times New Roman"/>
          <w:sz w:val="24"/>
          <w:szCs w:val="24"/>
        </w:rPr>
        <w:instrText>ADDIN CSL_CITATION {"citationItems":[{"id":"ITEM-1","itemData":{"ISSN":"1077-291X","author":[{"dropping-particle":"","family":"Brakewood","given":"Candace","non-dropping-particle":"","parse-names":false,"suffix":""},{"dropping-particle":"","family":"Rojas","given":"Francisca","non-dropping-particle":"","parse-names":false,"suffix":""},{"dropping-particle":"","family":"Zegras","given":"Christopher","non-dropping-particle":"","parse-names":false,"suffix":""},{"dropping-particle":"","family":"Watkins","given":"Kari","non-dropping-particle":"","parse-names":false,"suffix":""},{"dropping-particle":"","family":"Robin","given":"Joshua","non-dropping-particle":"","parse-names":false,"suffix":""}],"id":"ITEM-1","issued":{"date-parts":[["2015"]]},"publisher":"University of South Florida","title":"An analysis of commuter rail real-time information in Boston","type":"article-journal"},"uris":["http://www.mendeley.com/documents/?uuid=d29101d5-98a8-49d7-a5b4-be11e90891d7"]}],"mendeley":{"formattedCitation":"(Brakewood, Rojas, et al., 2015)","manualFormatting":"Brakewood, Rojas, et al. (2015)","plainTextFormattedCitation":"(Brakewood, Rojas, et al., 2015)","previouslyFormattedCitation":"(Brakewood, Rojas, et al., 2015)"},"properties":{"noteIndex":0},"schema":"https://github.com/citation-style-language/schema/raw/master/csl-citation.json"}</w:instrText>
      </w:r>
      <w:r w:rsidR="00C869E5">
        <w:rPr>
          <w:rFonts w:ascii="Times New Roman" w:hAnsi="Times New Roman" w:cs="Times New Roman"/>
          <w:sz w:val="24"/>
          <w:szCs w:val="24"/>
        </w:rPr>
        <w:fldChar w:fldCharType="separate"/>
      </w:r>
      <w:r w:rsidR="00D85402">
        <w:rPr>
          <w:rFonts w:ascii="Times New Roman" w:hAnsi="Times New Roman" w:cs="Times New Roman"/>
          <w:noProof/>
          <w:sz w:val="24"/>
          <w:szCs w:val="24"/>
        </w:rPr>
        <w:t>Brakewood, Rojas, et al.</w:t>
      </w:r>
      <w:r w:rsidR="00C869E5" w:rsidRPr="00C869E5">
        <w:rPr>
          <w:rFonts w:ascii="Times New Roman" w:hAnsi="Times New Roman" w:cs="Times New Roman"/>
          <w:noProof/>
          <w:sz w:val="24"/>
          <w:szCs w:val="24"/>
        </w:rPr>
        <w:t xml:space="preserve"> </w:t>
      </w:r>
      <w:r w:rsidR="00D85402">
        <w:rPr>
          <w:rFonts w:ascii="Times New Roman" w:hAnsi="Times New Roman" w:cs="Times New Roman"/>
          <w:noProof/>
          <w:sz w:val="24"/>
          <w:szCs w:val="24"/>
        </w:rPr>
        <w:t>(</w:t>
      </w:r>
      <w:r w:rsidR="00C869E5" w:rsidRPr="00C869E5">
        <w:rPr>
          <w:rFonts w:ascii="Times New Roman" w:hAnsi="Times New Roman" w:cs="Times New Roman"/>
          <w:noProof/>
          <w:sz w:val="24"/>
          <w:szCs w:val="24"/>
        </w:rPr>
        <w:t>2015)</w:t>
      </w:r>
      <w:r w:rsidR="00C869E5">
        <w:rPr>
          <w:rFonts w:ascii="Times New Roman" w:hAnsi="Times New Roman" w:cs="Times New Roman"/>
          <w:sz w:val="24"/>
          <w:szCs w:val="24"/>
        </w:rPr>
        <w:fldChar w:fldCharType="end"/>
      </w:r>
      <w:r w:rsidR="00CC3994">
        <w:rPr>
          <w:rFonts w:ascii="Times New Roman" w:hAnsi="Times New Roman" w:cs="Times New Roman"/>
          <w:sz w:val="24"/>
          <w:szCs w:val="24"/>
        </w:rPr>
        <w:t xml:space="preserve"> found that there were no </w:t>
      </w:r>
      <w:r w:rsidR="0004466D">
        <w:rPr>
          <w:rFonts w:ascii="Times New Roman" w:hAnsi="Times New Roman" w:cs="Times New Roman"/>
          <w:sz w:val="24"/>
          <w:szCs w:val="24"/>
        </w:rPr>
        <w:t>statistically</w:t>
      </w:r>
      <w:r w:rsidR="00CC3994">
        <w:rPr>
          <w:rFonts w:ascii="Times New Roman" w:hAnsi="Times New Roman" w:cs="Times New Roman"/>
          <w:sz w:val="24"/>
          <w:szCs w:val="24"/>
        </w:rPr>
        <w:t xml:space="preserve"> significant differences between RTI and non-RTI users’ waiting </w:t>
      </w:r>
      <w:r w:rsidR="001A3364">
        <w:rPr>
          <w:rFonts w:ascii="Times New Roman" w:hAnsi="Times New Roman" w:cs="Times New Roman"/>
          <w:sz w:val="24"/>
          <w:szCs w:val="24"/>
        </w:rPr>
        <w:t>time</w:t>
      </w:r>
      <w:r w:rsidR="00E95662">
        <w:rPr>
          <w:rFonts w:ascii="Times New Roman" w:hAnsi="Times New Roman" w:cs="Times New Roman"/>
          <w:sz w:val="24"/>
          <w:szCs w:val="24"/>
        </w:rPr>
        <w:t xml:space="preserve"> according to the survey in Boston</w:t>
      </w:r>
      <w:r w:rsidR="00CC3994">
        <w:rPr>
          <w:rFonts w:ascii="Times New Roman" w:hAnsi="Times New Roman" w:cs="Times New Roman"/>
          <w:sz w:val="24"/>
          <w:szCs w:val="24"/>
        </w:rPr>
        <w:t xml:space="preserve">. </w:t>
      </w:r>
    </w:p>
    <w:p w14:paraId="74B4D1B0" w14:textId="77777777" w:rsidR="00770BFD" w:rsidRDefault="00770BFD" w:rsidP="006B2085">
      <w:pPr>
        <w:ind w:firstLine="720"/>
        <w:jc w:val="both"/>
        <w:rPr>
          <w:rFonts w:ascii="Times New Roman" w:hAnsi="Times New Roman" w:cs="Times New Roman"/>
          <w:sz w:val="24"/>
          <w:szCs w:val="24"/>
        </w:rPr>
      </w:pPr>
    </w:p>
    <w:p w14:paraId="5CF4394A" w14:textId="4F78F460" w:rsidR="00A905B6" w:rsidRPr="006C5050" w:rsidRDefault="00FF1C11" w:rsidP="006C5050">
      <w:pPr>
        <w:jc w:val="both"/>
        <w:rPr>
          <w:rFonts w:ascii="Times New Roman" w:hAnsi="Times New Roman" w:cs="Times New Roman"/>
          <w:sz w:val="24"/>
          <w:szCs w:val="24"/>
        </w:rPr>
      </w:pPr>
      <w:r w:rsidRPr="007536EE">
        <w:rPr>
          <w:rFonts w:ascii="Times New Roman" w:hAnsi="Times New Roman" w:cs="Times New Roman"/>
          <w:b/>
          <w:bCs/>
          <w:sz w:val="24"/>
          <w:szCs w:val="24"/>
        </w:rPr>
        <w:t>By r</w:t>
      </w:r>
      <w:r w:rsidR="00A905B6" w:rsidRPr="007536EE">
        <w:rPr>
          <w:rFonts w:ascii="Times New Roman" w:hAnsi="Times New Roman" w:cs="Times New Roman"/>
          <w:b/>
          <w:bCs/>
          <w:sz w:val="24"/>
          <w:szCs w:val="24"/>
        </w:rPr>
        <w:t>esearch methods</w:t>
      </w:r>
      <w:r w:rsidR="007536EE">
        <w:rPr>
          <w:rFonts w:ascii="Times New Roman" w:hAnsi="Times New Roman" w:cs="Times New Roman"/>
          <w:b/>
          <w:bCs/>
          <w:sz w:val="24"/>
          <w:szCs w:val="24"/>
        </w:rPr>
        <w:t xml:space="preserve">.  </w:t>
      </w:r>
      <w:r w:rsidR="00A905B6" w:rsidRPr="006C5050">
        <w:rPr>
          <w:rFonts w:ascii="Times New Roman" w:hAnsi="Times New Roman" w:cs="Times New Roman"/>
          <w:sz w:val="24"/>
          <w:szCs w:val="24"/>
        </w:rPr>
        <w:t xml:space="preserve">Moreover, we can categorize research according to the research methods. These methods can be categorized into two main groups; survey-based methods and simulation models. </w:t>
      </w:r>
    </w:p>
    <w:p w14:paraId="2046B0BD" w14:textId="77777777" w:rsidR="00A905B6" w:rsidRPr="00342EA9" w:rsidRDefault="00A905B6" w:rsidP="00A905B6">
      <w:pPr>
        <w:ind w:firstLine="720"/>
        <w:jc w:val="both"/>
        <w:rPr>
          <w:rFonts w:ascii="Times New Roman" w:hAnsi="Times New Roman" w:cs="Times New Roman"/>
          <w:sz w:val="24"/>
          <w:szCs w:val="24"/>
        </w:rPr>
      </w:pPr>
      <w:r w:rsidRPr="00342EA9">
        <w:rPr>
          <w:rFonts w:ascii="Times New Roman" w:hAnsi="Times New Roman" w:cs="Times New Roman"/>
          <w:sz w:val="24"/>
          <w:szCs w:val="24"/>
        </w:rPr>
        <w:t xml:space="preserve">Survey-based method is definitely the majority among all RTI impact studies. </w:t>
      </w:r>
      <w:r w:rsidRPr="00C965F1">
        <w:rPr>
          <w:rFonts w:ascii="Times New Roman" w:hAnsi="Times New Roman" w:cs="Times New Roman"/>
          <w:sz w:val="24"/>
          <w:szCs w:val="24"/>
        </w:rPr>
        <w:t>Survey-based 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Pr="00C31577">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Pr="00DB66EE">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0211DD">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F21C5C">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481CD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Pr>
          <w:rFonts w:ascii="Times New Roman" w:hAnsi="Times New Roman" w:cs="Times New Roman"/>
          <w:sz w:val="24"/>
          <w:szCs w:val="24"/>
        </w:rPr>
        <w:fldChar w:fldCharType="separate"/>
      </w:r>
      <w:r w:rsidRPr="00AF0529">
        <w:rPr>
          <w:rFonts w:ascii="Times New Roman" w:hAnsi="Times New Roman" w:cs="Times New Roman"/>
          <w:noProof/>
          <w:sz w:val="24"/>
          <w:szCs w:val="24"/>
        </w:rPr>
        <w:t>(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hich partially guarantees generalizability and authenticity. Besides, in contrast to the automatic generated data, the surveys’ </w:t>
      </w:r>
      <w:r w:rsidRPr="00342EA9">
        <w:rPr>
          <w:rFonts w:ascii="Times New Roman" w:hAnsi="Times New Roman" w:cs="Times New Roman"/>
          <w:sz w:val="24"/>
          <w:szCs w:val="24"/>
        </w:rPr>
        <w:lastRenderedPageBreak/>
        <w:t>data also point to users, instead of vehicles. The human-centered nature of survey data also guarantees its direct and close connection with human per se.</w:t>
      </w:r>
    </w:p>
    <w:p w14:paraId="52F708DE"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However, survey methods may not be suitable to solve other problems: survey-based studies investigate perceived or self-reported waiting time instead of actual waiting time. The perceived waiting time is different from the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433E66">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Consequently, compared with value obtained by physical sensors or observers, the self-reported information may be biased by</w:t>
      </w:r>
      <w:r w:rsidRPr="008214E7">
        <w:rPr>
          <w:rFonts w:ascii="Times New Roman" w:hAnsi="Times New Roman" w:cs="Times New Roman"/>
          <w:sz w:val="24"/>
          <w:szCs w:val="24"/>
        </w:rPr>
        <w:t xml:space="preserve"> </w:t>
      </w:r>
      <w:r>
        <w:rPr>
          <w:rFonts w:ascii="Times New Roman" w:hAnsi="Times New Roman" w:cs="Times New Roman"/>
          <w:sz w:val="24"/>
          <w:szCs w:val="24"/>
        </w:rPr>
        <w:t xml:space="preserve">the users themselves. </w:t>
      </w:r>
    </w:p>
    <w:p w14:paraId="6A1C0E0E"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Moreover, the survey’s size, especially for traditional data collection methods, is relatively small due to high cost of data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On the other hand, some affordable methods are biased,</w:t>
      </w:r>
      <w:r w:rsidRPr="00336F32">
        <w:rPr>
          <w:rFonts w:ascii="Times New Roman" w:hAnsi="Times New Roman" w:cs="Times New Roman"/>
          <w:sz w:val="24"/>
          <w:szCs w:val="24"/>
        </w:rPr>
        <w:t xml:space="preserve"> </w:t>
      </w:r>
      <w:r>
        <w:rPr>
          <w:rFonts w:ascii="Times New Roman" w:hAnsi="Times New Roman" w:cs="Times New Roman"/>
          <w:sz w:val="24"/>
          <w:szCs w:val="24"/>
        </w:rPr>
        <w:t xml:space="preserve">especially IT (Information technology)-based methods. Mail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Pr>
          <w:rFonts w:ascii="Times New Roman" w:hAnsi="Times New Roman" w:cs="Times New Roman"/>
          <w:sz w:val="24"/>
          <w:szCs w:val="24"/>
        </w:rPr>
        <w:fldChar w:fldCharType="separate"/>
      </w:r>
      <w:r w:rsidRPr="00634F41">
        <w:rPr>
          <w:rFonts w:ascii="Times New Roman" w:hAnsi="Times New Roman" w:cs="Times New Roman"/>
          <w:noProof/>
          <w:sz w:val="24"/>
          <w:szCs w:val="24"/>
        </w:rPr>
        <w:t>(Rossi, Wright, &amp; Anderson, 2013)</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 and internet-based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Wright, 2005)</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he time and economic cost of the survey. However, these methods face a same challenge: it is hard to access a representative s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Pr>
          <w:rFonts w:ascii="Times New Roman" w:hAnsi="Times New Roman" w:cs="Times New Roman"/>
          <w:sz w:val="24"/>
          <w:szCs w:val="24"/>
        </w:rPr>
        <w:fldChar w:fldCharType="separate"/>
      </w:r>
      <w:r w:rsidRPr="007426B4">
        <w:rPr>
          <w:rFonts w:ascii="Times New Roman" w:hAnsi="Times New Roman" w:cs="Times New Roman"/>
          <w:noProof/>
          <w:sz w:val="24"/>
          <w:szCs w:val="24"/>
        </w:rPr>
        <w:t>(Rossi et al., 2013; Wright, 2005)</w:t>
      </w:r>
      <w:r>
        <w:rPr>
          <w:rFonts w:ascii="Times New Roman" w:hAnsi="Times New Roman" w:cs="Times New Roman"/>
          <w:sz w:val="24"/>
          <w:szCs w:val="24"/>
        </w:rPr>
        <w:fldChar w:fldCharType="end"/>
      </w:r>
      <w:r>
        <w:rPr>
          <w:rFonts w:ascii="Times New Roman" w:hAnsi="Times New Roman" w:cs="Times New Roman"/>
          <w:sz w:val="24"/>
          <w:szCs w:val="24"/>
        </w:rPr>
        <w:t>. For public transport system, not all users can get access to these IT</w:t>
      </w:r>
      <w:r>
        <w:rPr>
          <w:rFonts w:ascii="Times New Roman" w:hAnsi="Times New Roman" w:cs="Times New Roman" w:hint="eastAsia"/>
          <w:sz w:val="24"/>
          <w:szCs w:val="24"/>
        </w:rPr>
        <w:t>-based</w:t>
      </w:r>
      <w:r>
        <w:rPr>
          <w:rFonts w:ascii="Times New Roman" w:hAnsi="Times New Roman" w:cs="Times New Roman"/>
          <w:sz w:val="24"/>
          <w:szCs w:val="24"/>
        </w:rPr>
        <w:t xml:space="preserve"> services while the survey will only sample certain specific people.</w:t>
      </w:r>
    </w:p>
    <w:p w14:paraId="51540E05"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ab/>
      </w:r>
      <w:r w:rsidRPr="00342EA9">
        <w:rPr>
          <w:rFonts w:ascii="Times New Roman" w:hAnsi="Times New Roman" w:cs="Times New Roman"/>
          <w:sz w:val="24"/>
          <w:szCs w:val="24"/>
        </w:rPr>
        <w:t xml:space="preserve">Mathematical simulation is </w:t>
      </w:r>
      <w:r>
        <w:rPr>
          <w:rFonts w:ascii="Times New Roman" w:hAnsi="Times New Roman" w:cs="Times New Roman"/>
          <w:sz w:val="24"/>
          <w:szCs w:val="24"/>
        </w:rPr>
        <w:t xml:space="preserve">also </w:t>
      </w:r>
      <w:r w:rsidRPr="00342EA9">
        <w:rPr>
          <w:rFonts w:ascii="Times New Roman" w:hAnsi="Times New Roman" w:cs="Times New Roman"/>
          <w:sz w:val="24"/>
          <w:szCs w:val="24"/>
        </w:rPr>
        <w:t xml:space="preserve">often used to investigate and solve problems that are too difficult or costly to measure directly. 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Agent-based model simulation usually adopts several assumptions and represents the simultaneous actions and interactions of various agents. The simulation tries to imitate and predict the performance of a complex system such as</w:t>
      </w:r>
      <w:r>
        <w:rPr>
          <w:rFonts w:ascii="Times New Roman" w:hAnsi="Times New Roman" w:cs="Times New Roman"/>
          <w:sz w:val="24"/>
          <w:szCs w:val="24"/>
        </w:rPr>
        <w:t xml:space="preserve"> a</w:t>
      </w:r>
      <w:r w:rsidRPr="00342EA9">
        <w:rPr>
          <w:rFonts w:ascii="Times New Roman" w:hAnsi="Times New Roman" w:cs="Times New Roman"/>
          <w:sz w:val="24"/>
          <w:szCs w:val="24"/>
        </w:rPr>
        <w:t xml:space="preserve">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w:t>
      </w:r>
    </w:p>
    <w:p w14:paraId="20AAB4FA" w14:textId="51FC9125" w:rsidR="00A905B6" w:rsidRDefault="00A905B6" w:rsidP="00A905B6">
      <w:pPr>
        <w:jc w:val="both"/>
        <w:rPr>
          <w:rFonts w:ascii="Times New Roman" w:hAnsi="Times New Roman" w:cs="Times New Roman"/>
          <w:sz w:val="24"/>
          <w:szCs w:val="24"/>
        </w:rPr>
      </w:pPr>
    </w:p>
    <w:p w14:paraId="61592A1B" w14:textId="34B13CB4" w:rsidR="00F8474C" w:rsidRDefault="00F8474C" w:rsidP="00A905B6">
      <w:pPr>
        <w:jc w:val="both"/>
        <w:rPr>
          <w:rFonts w:ascii="Times New Roman" w:hAnsi="Times New Roman" w:cs="Times New Roman"/>
          <w:sz w:val="24"/>
          <w:szCs w:val="24"/>
        </w:rPr>
      </w:pPr>
    </w:p>
    <w:p w14:paraId="0E7298A4" w14:textId="77777777" w:rsidR="00F8474C" w:rsidRDefault="00F8474C" w:rsidP="00A905B6">
      <w:pPr>
        <w:jc w:val="both"/>
        <w:rPr>
          <w:rFonts w:ascii="Times New Roman" w:hAnsi="Times New Roman" w:cs="Times New Roman"/>
          <w:sz w:val="24"/>
          <w:szCs w:val="24"/>
        </w:rPr>
      </w:pPr>
    </w:p>
    <w:p w14:paraId="6B66DE04" w14:textId="6E01B152" w:rsidR="00A905B6" w:rsidRDefault="00A905B6" w:rsidP="00A905B6">
      <w:pPr>
        <w:jc w:val="both"/>
        <w:rPr>
          <w:rFonts w:ascii="Times New Roman" w:hAnsi="Times New Roman" w:cs="Times New Roman"/>
          <w:sz w:val="24"/>
          <w:szCs w:val="24"/>
        </w:rPr>
      </w:pPr>
      <w:r w:rsidRPr="00F8474C">
        <w:rPr>
          <w:rFonts w:ascii="Times New Roman" w:hAnsi="Times New Roman" w:cs="Times New Roman"/>
          <w:b/>
          <w:bCs/>
          <w:sz w:val="24"/>
          <w:szCs w:val="24"/>
          <w:highlight w:val="yellow"/>
        </w:rPr>
        <w:t xml:space="preserve">Of </w:t>
      </w:r>
      <w:r w:rsidR="00D50B44" w:rsidRPr="00F8474C">
        <w:rPr>
          <w:rFonts w:ascii="Times New Roman" w:hAnsi="Times New Roman" w:cs="Times New Roman"/>
          <w:b/>
          <w:bCs/>
          <w:sz w:val="24"/>
          <w:szCs w:val="24"/>
          <w:highlight w:val="yellow"/>
        </w:rPr>
        <w:t>real-time</w:t>
      </w:r>
      <w:r w:rsidRPr="00F8474C">
        <w:rPr>
          <w:rFonts w:ascii="Times New Roman" w:hAnsi="Times New Roman" w:cs="Times New Roman"/>
          <w:b/>
          <w:bCs/>
          <w:sz w:val="24"/>
          <w:szCs w:val="24"/>
          <w:highlight w:val="yellow"/>
        </w:rPr>
        <w:t xml:space="preserve"> data, within </w:t>
      </w:r>
      <w:r w:rsidR="00D50B44" w:rsidRPr="00F8474C">
        <w:rPr>
          <w:rFonts w:ascii="Times New Roman" w:hAnsi="Times New Roman" w:cs="Times New Roman"/>
          <w:b/>
          <w:bCs/>
          <w:sz w:val="24"/>
          <w:szCs w:val="24"/>
          <w:highlight w:val="yellow"/>
        </w:rPr>
        <w:t xml:space="preserve">real-time </w:t>
      </w:r>
      <w:r w:rsidRPr="00F8474C">
        <w:rPr>
          <w:rFonts w:ascii="Times New Roman" w:hAnsi="Times New Roman" w:cs="Times New Roman"/>
          <w:b/>
          <w:bCs/>
          <w:sz w:val="24"/>
          <w:szCs w:val="24"/>
          <w:highlight w:val="yellow"/>
        </w:rPr>
        <w:t xml:space="preserve">data, by </w:t>
      </w:r>
      <w:r w:rsidR="00D50B44" w:rsidRPr="00F8474C">
        <w:rPr>
          <w:rFonts w:ascii="Times New Roman" w:hAnsi="Times New Roman" w:cs="Times New Roman"/>
          <w:b/>
          <w:bCs/>
          <w:sz w:val="24"/>
          <w:szCs w:val="24"/>
          <w:highlight w:val="yellow"/>
        </w:rPr>
        <w:t xml:space="preserve">real-time </w:t>
      </w:r>
      <w:r w:rsidRPr="00F8474C">
        <w:rPr>
          <w:rFonts w:ascii="Times New Roman" w:hAnsi="Times New Roman" w:cs="Times New Roman"/>
          <w:b/>
          <w:bCs/>
          <w:sz w:val="24"/>
          <w:szCs w:val="24"/>
          <w:highlight w:val="yellow"/>
        </w:rPr>
        <w:t>data.</w:t>
      </w:r>
      <w:r w:rsidR="007536EE">
        <w:rPr>
          <w:rFonts w:ascii="Times New Roman" w:hAnsi="Times New Roman" w:cs="Times New Roman"/>
          <w:b/>
          <w:bCs/>
          <w:sz w:val="24"/>
          <w:szCs w:val="24"/>
        </w:rPr>
        <w:t xml:space="preserve">  </w:t>
      </w: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the real-time data on waiting time </w:t>
      </w:r>
      <w:r>
        <w:rPr>
          <w:rFonts w:ascii="Times New Roman" w:hAnsi="Times New Roman" w:cs="Times New Roman" w:hint="eastAsia"/>
          <w:sz w:val="24"/>
          <w:szCs w:val="24"/>
        </w:rPr>
        <w:t>was</w:t>
      </w:r>
      <w:r>
        <w:rPr>
          <w:rFonts w:ascii="Times New Roman" w:hAnsi="Times New Roman" w:cs="Times New Roman"/>
          <w:sz w:val="24"/>
          <w:szCs w:val="24"/>
        </w:rPr>
        <w:t xml:space="preserve"> well explored,</w:t>
      </w:r>
      <w:r w:rsidRPr="00494831">
        <w:rPr>
          <w:rFonts w:ascii="Times New Roman" w:hAnsi="Times New Roman" w:cs="Times New Roman"/>
          <w:sz w:val="24"/>
          <w:szCs w:val="24"/>
        </w:rPr>
        <w:t xml:space="preserve"> few studies investigated the variance</w:t>
      </w:r>
      <w:r>
        <w:rPr>
          <w:rFonts w:ascii="Times New Roman" w:hAnsi="Times New Roman" w:cs="Times New Roman"/>
          <w:sz w:val="24"/>
          <w:szCs w:val="24"/>
        </w:rPr>
        <w:t xml:space="preserve"> of the impact</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4836F7">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investigated the overall average waiting time or perceived waiting time in certain areas; however, no one has investigated the variance of this impact relative to transit system’s on-time performance. The gaps include the waiting time’s distribution, spatial patterns, temporal patterns, and the mechanism of the impact. </w:t>
      </w:r>
    </w:p>
    <w:p w14:paraId="64602847"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Moreover, ironically, there are no studies using actual real-time transit data source due to the </w:t>
      </w:r>
      <w:r w:rsidRPr="002312D7">
        <w:rPr>
          <w:rFonts w:ascii="Times New Roman" w:hAnsi="Times New Roman" w:cs="Times New Roman"/>
          <w:sz w:val="24"/>
          <w:szCs w:val="24"/>
        </w:rPr>
        <w:t>lack of easily accessible transit schedule and real-time vehicle location data, allowing the measurement and assessment of public transit delays at high spatial and temporal resolution</w:t>
      </w:r>
      <w:r>
        <w:rPr>
          <w:rFonts w:ascii="Times New Roman" w:hAnsi="Times New Roman" w:cs="Times New Roman"/>
          <w:sz w:val="24"/>
          <w:szCs w:val="24"/>
        </w:rPr>
        <w:t xml:space="preserve">. It is crucial to understand the real-time data </w:t>
      </w:r>
      <w:r w:rsidRPr="00832C18">
        <w:rPr>
          <w:rFonts w:ascii="Times New Roman" w:hAnsi="Times New Roman" w:cs="Times New Roman"/>
          <w:sz w:val="24"/>
          <w:szCs w:val="24"/>
        </w:rPr>
        <w:t>by</w:t>
      </w:r>
      <w:r>
        <w:rPr>
          <w:rFonts w:ascii="Times New Roman" w:hAnsi="Times New Roman" w:cs="Times New Roman"/>
          <w:sz w:val="24"/>
          <w:szCs w:val="24"/>
        </w:rPr>
        <w:t xml:space="preserve"> the real-time data per se.</w:t>
      </w:r>
    </w:p>
    <w:p w14:paraId="57F60A20"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The emergence of big data creates a precious chance to understand the real-time data and the manipulation process of it for the public transit authorities, RTI apps providers, and the passengers themselves. Transit real-time big data’s large size (volume), high update frequency (velocity), and impartial measuring perspective (veracity) make it a good source to understand both the performance of the transit system and the behavior of transit users. We would like to address the gaps of waiting time problem in the real-time transit context and implement it using the very same real-time transit data that the RTI apps are using.</w:t>
      </w:r>
      <w:r w:rsidRPr="003118DD">
        <w:rPr>
          <w:rFonts w:ascii="Times New Roman" w:hAnsi="Times New Roman" w:cs="Times New Roman"/>
          <w:sz w:val="24"/>
          <w:szCs w:val="24"/>
        </w:rPr>
        <w:t xml:space="preserve"> </w:t>
      </w:r>
    </w:p>
    <w:p w14:paraId="14EF61C4" w14:textId="77777777" w:rsidR="00A905B6" w:rsidRPr="007B5D15" w:rsidRDefault="00A905B6" w:rsidP="00A905B6">
      <w:pPr>
        <w:rPr>
          <w:rFonts w:ascii="Times New Roman" w:hAnsi="Times New Roman" w:cs="Times New Roman"/>
          <w:sz w:val="24"/>
          <w:szCs w:val="24"/>
        </w:rPr>
      </w:pPr>
    </w:p>
    <w:p w14:paraId="3E866482" w14:textId="77777777" w:rsidR="00A905B6" w:rsidRPr="005719F8" w:rsidRDefault="00A905B6" w:rsidP="00A905B6">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4CAB3EE" w14:textId="77777777" w:rsidR="00A905B6" w:rsidRPr="00C13172" w:rsidRDefault="00A905B6" w:rsidP="00A905B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describ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Based on the synchronization theory, we propose and model several trip planning strategies (TPSs) during the process of decision making and optimize the RTI apps user’s strategy based on deterministic real-time data.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2F659019" w14:textId="77777777" w:rsidR="00A905B6" w:rsidRPr="005719F8" w:rsidRDefault="00A905B6" w:rsidP="00A905B6">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7635247A" w14:textId="6DC73639" w:rsidR="007536EE" w:rsidRDefault="007536EE" w:rsidP="00A905B6">
      <w:pPr>
        <w:jc w:val="both"/>
        <w:rPr>
          <w:rFonts w:ascii="Times New Roman" w:hAnsi="Times New Roman" w:cs="Times New Roman"/>
          <w:sz w:val="24"/>
          <w:szCs w:val="24"/>
        </w:rPr>
      </w:pPr>
      <w:r>
        <w:rPr>
          <w:rFonts w:ascii="Times New Roman" w:hAnsi="Times New Roman" w:cs="Times New Roman"/>
          <w:sz w:val="24"/>
          <w:szCs w:val="24"/>
        </w:rPr>
        <w:t xml:space="preserve">In response to the two major </w:t>
      </w:r>
      <w:r w:rsidR="009D07E7">
        <w:rPr>
          <w:rFonts w:ascii="Times New Roman" w:hAnsi="Times New Roman" w:cs="Times New Roman"/>
          <w:sz w:val="24"/>
          <w:szCs w:val="24"/>
        </w:rPr>
        <w:t xml:space="preserve">actors, the user and the system, we used two separate data sources. </w:t>
      </w:r>
    </w:p>
    <w:p w14:paraId="6655D25E" w14:textId="67A8373B" w:rsidR="00A905B6" w:rsidRDefault="009D07E7" w:rsidP="00A905B6">
      <w:pPr>
        <w:jc w:val="both"/>
        <w:rPr>
          <w:rFonts w:ascii="Times New Roman" w:hAnsi="Times New Roman" w:cs="Times New Roman"/>
          <w:sz w:val="24"/>
          <w:szCs w:val="24"/>
        </w:rPr>
      </w:pPr>
      <w:r w:rsidRPr="009D07E7">
        <w:rPr>
          <w:rFonts w:ascii="Times New Roman" w:hAnsi="Times New Roman" w:cs="Times New Roman"/>
          <w:b/>
          <w:bCs/>
          <w:sz w:val="24"/>
          <w:szCs w:val="24"/>
        </w:rPr>
        <w:t>User behavior</w:t>
      </w:r>
      <w:r>
        <w:rPr>
          <w:rFonts w:ascii="Times New Roman" w:hAnsi="Times New Roman" w:cs="Times New Roman"/>
          <w:b/>
          <w:bCs/>
          <w:sz w:val="24"/>
          <w:szCs w:val="24"/>
        </w:rPr>
        <w:t xml:space="preserve"> - </w:t>
      </w:r>
      <w:r w:rsidR="0085140B" w:rsidRPr="0085140B">
        <w:rPr>
          <w:rFonts w:ascii="Times New Roman" w:hAnsi="Times New Roman" w:cs="Times New Roman"/>
          <w:b/>
          <w:bCs/>
          <w:sz w:val="24"/>
          <w:szCs w:val="24"/>
        </w:rPr>
        <w:t>General Transit Feed Specification (GTFS)</w:t>
      </w:r>
      <w:r>
        <w:rPr>
          <w:rFonts w:ascii="Times New Roman" w:hAnsi="Times New Roman" w:cs="Times New Roman"/>
          <w:sz w:val="24"/>
          <w:szCs w:val="24"/>
        </w:rPr>
        <w:t xml:space="preserve">. </w:t>
      </w:r>
      <w:r w:rsidR="00A905B6">
        <w:rPr>
          <w:rFonts w:ascii="Times New Roman" w:hAnsi="Times New Roman" w:cs="Times New Roman"/>
          <w:sz w:val="24"/>
          <w:szCs w:val="24"/>
        </w:rPr>
        <w:t xml:space="preserve">Introduced by Google in 2006, the General Transit Feed Specification (GTFS) consists of two data standards: GTFS static and GTFS real-time expansion. GTFS static indicates the schedule data of a transit system in several separate tables </w:t>
      </w:r>
      <w:r w:rsidR="00A905B6">
        <w:rPr>
          <w:rFonts w:ascii="Times New Roman" w:hAnsi="Times New Roman" w:cs="Times New Roman"/>
          <w:sz w:val="24"/>
          <w:szCs w:val="24"/>
        </w:rPr>
        <w:fldChar w:fldCharType="begin" w:fldLock="1"/>
      </w:r>
      <w:r w:rsidR="00A905B6">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A905B6">
        <w:rPr>
          <w:rFonts w:ascii="Times New Roman" w:hAnsi="Times New Roman" w:cs="Times New Roman"/>
          <w:sz w:val="24"/>
          <w:szCs w:val="24"/>
        </w:rPr>
        <w:fldChar w:fldCharType="separate"/>
      </w:r>
      <w:r w:rsidR="00A905B6" w:rsidRPr="001B6278">
        <w:rPr>
          <w:rFonts w:ascii="Times New Roman" w:hAnsi="Times New Roman" w:cs="Times New Roman"/>
          <w:noProof/>
          <w:sz w:val="24"/>
          <w:szCs w:val="24"/>
        </w:rPr>
        <w:t>(Google Developers, 2016)</w:t>
      </w:r>
      <w:r w:rsidR="00A905B6">
        <w:rPr>
          <w:rFonts w:ascii="Times New Roman" w:hAnsi="Times New Roman" w:cs="Times New Roman"/>
          <w:sz w:val="24"/>
          <w:szCs w:val="24"/>
        </w:rPr>
        <w:fldChar w:fldCharType="end"/>
      </w:r>
      <w:r w:rsidR="00A905B6">
        <w:rPr>
          <w:rFonts w:ascii="Times New Roman" w:hAnsi="Times New Roman" w:cs="Times New Roman"/>
          <w:sz w:val="24"/>
          <w:szCs w:val="24"/>
        </w:rPr>
        <w:t xml:space="preserve">. GTFS static is the current </w:t>
      </w:r>
      <w:r w:rsidR="00A905B6">
        <w:rPr>
          <w:rFonts w:ascii="Times New Roman" w:hAnsi="Times New Roman" w:cs="Times New Roman"/>
          <w:i/>
          <w:sz w:val="24"/>
          <w:szCs w:val="24"/>
        </w:rPr>
        <w:t xml:space="preserve">de facto </w:t>
      </w:r>
      <w:r w:rsidR="00A905B6">
        <w:rPr>
          <w:rFonts w:ascii="Times New Roman" w:hAnsi="Times New Roman" w:cs="Times New Roman"/>
          <w:sz w:val="24"/>
          <w:szCs w:val="24"/>
        </w:rPr>
        <w:t xml:space="preserve">standard for transit system schedules and transit geographic information </w:t>
      </w:r>
      <w:r w:rsidR="00A905B6">
        <w:rPr>
          <w:rFonts w:ascii="Times New Roman" w:hAnsi="Times New Roman" w:cs="Times New Roman"/>
          <w:sz w:val="24"/>
          <w:szCs w:val="24"/>
        </w:rPr>
        <w:fldChar w:fldCharType="begin" w:fldLock="1"/>
      </w:r>
      <w:r w:rsidR="00A905B6">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A905B6">
        <w:rPr>
          <w:rFonts w:ascii="Times New Roman" w:hAnsi="Times New Roman" w:cs="Times New Roman"/>
          <w:sz w:val="24"/>
          <w:szCs w:val="24"/>
        </w:rPr>
        <w:fldChar w:fldCharType="separate"/>
      </w:r>
      <w:r w:rsidR="00A905B6">
        <w:rPr>
          <w:rFonts w:ascii="Times New Roman" w:hAnsi="Times New Roman" w:cs="Times New Roman"/>
          <w:noProof/>
          <w:sz w:val="24"/>
          <w:szCs w:val="24"/>
        </w:rPr>
        <w:t>(Google Developers, 2016)</w:t>
      </w:r>
      <w:r w:rsidR="00A905B6">
        <w:rPr>
          <w:rFonts w:ascii="Times New Roman" w:hAnsi="Times New Roman" w:cs="Times New Roman"/>
          <w:sz w:val="24"/>
          <w:szCs w:val="24"/>
        </w:rPr>
        <w:fldChar w:fldCharType="end"/>
      </w:r>
      <w:r w:rsidR="00A905B6">
        <w:rPr>
          <w:rFonts w:ascii="Times New Roman" w:hAnsi="Times New Roman" w:cs="Times New Roman"/>
          <w:sz w:val="24"/>
          <w:szCs w:val="24"/>
        </w:rPr>
        <w:t xml:space="preserve">. As a standard for open data, it is easy to share and access for the public, </w:t>
      </w:r>
      <w:r w:rsidR="003E11F0">
        <w:rPr>
          <w:rFonts w:ascii="Times New Roman" w:hAnsi="Times New Roman" w:cs="Times New Roman"/>
          <w:sz w:val="24"/>
          <w:szCs w:val="24"/>
        </w:rPr>
        <w:t>transit apps providers</w:t>
      </w:r>
      <w:r w:rsidR="00A905B6">
        <w:rPr>
          <w:rFonts w:ascii="Times New Roman" w:hAnsi="Times New Roman" w:cs="Times New Roman"/>
          <w:sz w:val="24"/>
          <w:szCs w:val="24"/>
        </w:rPr>
        <w:t xml:space="preserve">, and researchers. </w:t>
      </w:r>
    </w:p>
    <w:p w14:paraId="5E32A249" w14:textId="64D6359D" w:rsidR="009A164C" w:rsidRDefault="00A905B6" w:rsidP="00C958CF">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provides an expansion of real-time data, which includes vehicles’ geographic data with high temporal resolution. GTFS real-time data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xml:space="preserve">. Unlike many traditional transit data, GTFS real-time data have large volume, </w:t>
      </w:r>
      <w:r w:rsidR="009A164C">
        <w:rPr>
          <w:rFonts w:ascii="Times New Roman" w:hAnsi="Times New Roman" w:cs="Times New Roman"/>
          <w:sz w:val="24"/>
          <w:szCs w:val="24"/>
        </w:rPr>
        <w:t xml:space="preserve">relatively </w:t>
      </w:r>
      <w:r>
        <w:rPr>
          <w:rFonts w:ascii="Times New Roman" w:hAnsi="Times New Roman" w:cs="Times New Roman"/>
          <w:sz w:val="24"/>
          <w:szCs w:val="24"/>
        </w:rPr>
        <w:t xml:space="preserve">high resolution, and full system coverage; and </w:t>
      </w:r>
      <w:r w:rsidR="0057339F">
        <w:rPr>
          <w:rFonts w:ascii="Times New Roman" w:hAnsi="Times New Roman" w:cs="Times New Roman"/>
          <w:sz w:val="24"/>
          <w:szCs w:val="24"/>
        </w:rPr>
        <w:t>also,</w:t>
      </w:r>
      <w:r>
        <w:rPr>
          <w:rFonts w:ascii="Times New Roman" w:hAnsi="Times New Roman" w:cs="Times New Roman"/>
          <w:sz w:val="24"/>
          <w:szCs w:val="24"/>
        </w:rPr>
        <w:t xml:space="preserve"> unlike many big data, GTFS provides a homogeneous protocol to effectively transmit transit real-time information with normalized standard.</w:t>
      </w:r>
      <w:r w:rsidR="009D7A21">
        <w:rPr>
          <w:rFonts w:ascii="Times New Roman" w:hAnsi="Times New Roman" w:cs="Times New Roman"/>
          <w:sz w:val="24"/>
          <w:szCs w:val="24"/>
        </w:rPr>
        <w:t xml:space="preserve"> As a result, mos</w:t>
      </w:r>
      <w:r w:rsidR="00C958CF">
        <w:rPr>
          <w:rFonts w:ascii="Times New Roman" w:hAnsi="Times New Roman" w:cs="Times New Roman"/>
          <w:sz w:val="24"/>
          <w:szCs w:val="24"/>
        </w:rPr>
        <w:t>t RTI apps</w:t>
      </w:r>
      <w:r w:rsidR="00C958CF" w:rsidRPr="000D420D">
        <w:rPr>
          <w:rFonts w:ascii="Times New Roman" w:hAnsi="Times New Roman" w:cs="Times New Roman"/>
          <w:sz w:val="24"/>
          <w:szCs w:val="24"/>
        </w:rPr>
        <w:t xml:space="preserve"> will use the </w:t>
      </w:r>
      <w:r w:rsidR="00DC6CE5">
        <w:rPr>
          <w:rFonts w:ascii="Times New Roman" w:hAnsi="Times New Roman" w:cs="Times New Roman"/>
          <w:sz w:val="24"/>
          <w:szCs w:val="24"/>
        </w:rPr>
        <w:t>estimated arrival time</w:t>
      </w:r>
      <w:r w:rsidR="00C958CF" w:rsidRPr="000D420D">
        <w:rPr>
          <w:rFonts w:ascii="Times New Roman" w:hAnsi="Times New Roman" w:cs="Times New Roman"/>
          <w:sz w:val="24"/>
          <w:szCs w:val="24"/>
        </w:rPr>
        <w:t xml:space="preserve"> provided by GTFS trip update for the buses’ real-time information </w:t>
      </w:r>
      <w:r w:rsidR="00C958CF" w:rsidRPr="000D420D">
        <w:rPr>
          <w:rFonts w:ascii="Times New Roman" w:hAnsi="Times New Roman" w:cs="Times New Roman"/>
          <w:sz w:val="24"/>
          <w:szCs w:val="24"/>
        </w:rPr>
        <w:fldChar w:fldCharType="begin" w:fldLock="1"/>
      </w:r>
      <w:r w:rsidR="00C958CF">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00C958CF" w:rsidRPr="000D420D">
        <w:rPr>
          <w:rFonts w:ascii="Times New Roman" w:hAnsi="Times New Roman" w:cs="Times New Roman"/>
          <w:sz w:val="24"/>
          <w:szCs w:val="24"/>
        </w:rPr>
        <w:fldChar w:fldCharType="separate"/>
      </w:r>
      <w:r w:rsidR="00C958CF" w:rsidRPr="000D420D">
        <w:rPr>
          <w:rFonts w:ascii="Times New Roman" w:hAnsi="Times New Roman" w:cs="Times New Roman"/>
          <w:noProof/>
          <w:sz w:val="24"/>
          <w:szCs w:val="24"/>
        </w:rPr>
        <w:t>(Google Developers, 2018; Transit app, 2019)</w:t>
      </w:r>
      <w:r w:rsidR="00C958CF" w:rsidRPr="000D420D">
        <w:rPr>
          <w:rFonts w:ascii="Times New Roman" w:hAnsi="Times New Roman" w:cs="Times New Roman"/>
          <w:sz w:val="24"/>
          <w:szCs w:val="24"/>
        </w:rPr>
        <w:fldChar w:fldCharType="end"/>
      </w:r>
      <w:r w:rsidR="00C958CF" w:rsidRPr="000D420D">
        <w:rPr>
          <w:rFonts w:ascii="Times New Roman" w:hAnsi="Times New Roman" w:cs="Times New Roman"/>
          <w:sz w:val="24"/>
          <w:szCs w:val="24"/>
        </w:rPr>
        <w:t>.</w:t>
      </w:r>
      <w:r w:rsidR="001117E3">
        <w:rPr>
          <w:rFonts w:ascii="Times New Roman" w:hAnsi="Times New Roman" w:cs="Times New Roman"/>
          <w:sz w:val="24"/>
          <w:szCs w:val="24"/>
        </w:rPr>
        <w:t xml:space="preserve"> Therefore, we can simulate RTI users’ behavior from the GTFS trip update data</w:t>
      </w:r>
      <w:r w:rsidR="006E57B8">
        <w:rPr>
          <w:rFonts w:ascii="Times New Roman" w:hAnsi="Times New Roman" w:cs="Times New Roman"/>
          <w:sz w:val="24"/>
          <w:szCs w:val="24"/>
        </w:rPr>
        <w:t>.</w:t>
      </w:r>
    </w:p>
    <w:p w14:paraId="0FCB3BCC" w14:textId="02C1BA49" w:rsidR="00AF7E83" w:rsidRDefault="00AF7E83" w:rsidP="00AF7E83">
      <w:pPr>
        <w:jc w:val="both"/>
        <w:rPr>
          <w:rFonts w:ascii="Times New Roman" w:hAnsi="Times New Roman" w:cs="Times New Roman"/>
          <w:sz w:val="24"/>
          <w:szCs w:val="24"/>
        </w:rPr>
      </w:pPr>
    </w:p>
    <w:p w14:paraId="789AD2F7" w14:textId="1C27BCA4" w:rsidR="00EA0493" w:rsidRDefault="00AF7E83" w:rsidP="00AF7E83">
      <w:pPr>
        <w:jc w:val="both"/>
        <w:rPr>
          <w:rFonts w:ascii="Times New Roman" w:hAnsi="Times New Roman" w:cs="Times New Roman"/>
          <w:sz w:val="24"/>
          <w:szCs w:val="24"/>
        </w:rPr>
      </w:pPr>
      <w:r w:rsidRPr="00AF7E83">
        <w:rPr>
          <w:rFonts w:ascii="Times New Roman" w:hAnsi="Times New Roman" w:cs="Times New Roman"/>
          <w:b/>
          <w:bCs/>
          <w:sz w:val="24"/>
          <w:szCs w:val="24"/>
        </w:rPr>
        <w:t xml:space="preserve">System performance – </w:t>
      </w:r>
      <w:r w:rsidR="0085140B">
        <w:rPr>
          <w:rFonts w:ascii="Times New Roman" w:hAnsi="Times New Roman" w:cs="Times New Roman"/>
          <w:b/>
          <w:bCs/>
          <w:sz w:val="24"/>
          <w:szCs w:val="24"/>
        </w:rPr>
        <w:t>Automatic Passenger Counting</w:t>
      </w:r>
      <w:r w:rsidR="00EB3838">
        <w:rPr>
          <w:rFonts w:ascii="Times New Roman" w:hAnsi="Times New Roman" w:cs="Times New Roman"/>
          <w:b/>
          <w:bCs/>
          <w:sz w:val="24"/>
          <w:szCs w:val="24"/>
        </w:rPr>
        <w:t xml:space="preserve"> </w:t>
      </w:r>
      <w:r w:rsidR="0085140B">
        <w:rPr>
          <w:rFonts w:ascii="Times New Roman" w:hAnsi="Times New Roman" w:cs="Times New Roman"/>
          <w:b/>
          <w:bCs/>
          <w:sz w:val="24"/>
          <w:szCs w:val="24"/>
        </w:rPr>
        <w:t>(</w:t>
      </w:r>
      <w:r w:rsidRPr="00AF7E83">
        <w:rPr>
          <w:rFonts w:ascii="Times New Roman" w:hAnsi="Times New Roman" w:cs="Times New Roman"/>
          <w:b/>
          <w:bCs/>
          <w:sz w:val="24"/>
          <w:szCs w:val="24"/>
        </w:rPr>
        <w:t>APC</w:t>
      </w:r>
      <w:r w:rsidR="0085140B">
        <w:rPr>
          <w:rFonts w:ascii="Times New Roman" w:hAnsi="Times New Roman" w:cs="Times New Roman"/>
          <w:b/>
          <w:bCs/>
          <w:sz w:val="24"/>
          <w:szCs w:val="24"/>
        </w:rPr>
        <w:t>)</w:t>
      </w:r>
      <w:r w:rsidRPr="00AF7E8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AF7E83">
        <w:rPr>
          <w:rFonts w:ascii="Times New Roman" w:hAnsi="Times New Roman" w:cs="Times New Roman"/>
          <w:sz w:val="24"/>
          <w:szCs w:val="24"/>
        </w:rPr>
        <w:t xml:space="preserve">Although </w:t>
      </w:r>
      <w:r>
        <w:rPr>
          <w:rFonts w:ascii="Times New Roman" w:hAnsi="Times New Roman" w:cs="Times New Roman"/>
          <w:sz w:val="24"/>
          <w:szCs w:val="24"/>
        </w:rPr>
        <w:t>GTFS</w:t>
      </w:r>
      <w:r w:rsidR="0085140B">
        <w:rPr>
          <w:rFonts w:ascii="Times New Roman" w:hAnsi="Times New Roman" w:cs="Times New Roman"/>
          <w:sz w:val="24"/>
          <w:szCs w:val="24"/>
        </w:rPr>
        <w:t xml:space="preserve"> data’s resolution is relatively high, </w:t>
      </w:r>
      <w:r w:rsidR="00EA0493">
        <w:rPr>
          <w:rFonts w:ascii="Times New Roman" w:hAnsi="Times New Roman" w:cs="Times New Roman"/>
          <w:sz w:val="24"/>
          <w:szCs w:val="24"/>
        </w:rPr>
        <w:t xml:space="preserve">its </w:t>
      </w:r>
      <w:r w:rsidR="00EA0493" w:rsidRPr="00EA0493">
        <w:rPr>
          <w:rFonts w:ascii="Times New Roman" w:hAnsi="Times New Roman" w:cs="Times New Roman"/>
          <w:i/>
          <w:iCs/>
          <w:sz w:val="24"/>
          <w:szCs w:val="24"/>
        </w:rPr>
        <w:t>temporal accuracy</w:t>
      </w:r>
      <w:r w:rsidR="00EA0493">
        <w:rPr>
          <w:rFonts w:ascii="Times New Roman" w:hAnsi="Times New Roman" w:cs="Times New Roman"/>
          <w:sz w:val="24"/>
          <w:szCs w:val="24"/>
        </w:rPr>
        <w:t xml:space="preserve"> is not satisfying</w:t>
      </w:r>
      <w:r>
        <w:rPr>
          <w:rFonts w:ascii="Times New Roman" w:hAnsi="Times New Roman" w:cs="Times New Roman"/>
          <w:sz w:val="24"/>
          <w:szCs w:val="24"/>
        </w:rPr>
        <w:t>.</w:t>
      </w:r>
      <w:r w:rsidR="0085140B">
        <w:rPr>
          <w:rFonts w:ascii="Times New Roman" w:hAnsi="Times New Roman" w:cs="Times New Roman"/>
          <w:sz w:val="24"/>
          <w:szCs w:val="24"/>
        </w:rPr>
        <w:t xml:space="preserve"> GTFS data is updated based on a fixed interval</w:t>
      </w:r>
      <w:r w:rsidR="00315211">
        <w:rPr>
          <w:rFonts w:ascii="Times New Roman" w:hAnsi="Times New Roman" w:cs="Times New Roman"/>
          <w:sz w:val="24"/>
          <w:szCs w:val="24"/>
        </w:rPr>
        <w:t xml:space="preserve">; it could be </w:t>
      </w:r>
      <w:r w:rsidR="0085140B">
        <w:rPr>
          <w:rFonts w:ascii="Times New Roman" w:hAnsi="Times New Roman" w:cs="Times New Roman"/>
          <w:sz w:val="24"/>
          <w:szCs w:val="24"/>
        </w:rPr>
        <w:t>15 seconds to 2 minutes depending on different systems</w:t>
      </w:r>
      <w:r w:rsidR="00EB3838">
        <w:rPr>
          <w:rFonts w:ascii="Times New Roman" w:hAnsi="Times New Roman" w:cs="Times New Roman"/>
          <w:sz w:val="24"/>
          <w:szCs w:val="24"/>
        </w:rPr>
        <w:t>.</w:t>
      </w:r>
      <w:r w:rsidR="0085140B">
        <w:rPr>
          <w:rFonts w:ascii="Times New Roman" w:hAnsi="Times New Roman" w:cs="Times New Roman"/>
          <w:sz w:val="24"/>
          <w:szCs w:val="24"/>
        </w:rPr>
        <w:t xml:space="preserve"> </w:t>
      </w:r>
      <w:r w:rsidR="00EB3838">
        <w:rPr>
          <w:rFonts w:ascii="Times New Roman" w:hAnsi="Times New Roman" w:cs="Times New Roman"/>
          <w:sz w:val="24"/>
          <w:szCs w:val="24"/>
        </w:rPr>
        <w:t>Consequently, the final updated time could be different from the actual arrival time</w:t>
      </w:r>
      <w:r w:rsidR="00A75260">
        <w:rPr>
          <w:rFonts w:ascii="Times New Roman" w:hAnsi="Times New Roman" w:cs="Times New Roman"/>
          <w:sz w:val="24"/>
          <w:szCs w:val="24"/>
        </w:rPr>
        <w:t xml:space="preserve"> and the updated time could be inaccurate</w:t>
      </w:r>
      <w:r w:rsidR="00EB3838">
        <w:rPr>
          <w:rFonts w:ascii="Times New Roman" w:hAnsi="Times New Roman" w:cs="Times New Roman"/>
          <w:sz w:val="24"/>
          <w:szCs w:val="24"/>
        </w:rPr>
        <w:t>.</w:t>
      </w:r>
    </w:p>
    <w:p w14:paraId="23AE2452" w14:textId="23C371FD" w:rsidR="00EA0493" w:rsidRPr="00AF7E83" w:rsidRDefault="00EA0493" w:rsidP="004F0EEA">
      <w:pPr>
        <w:jc w:val="both"/>
        <w:rPr>
          <w:rFonts w:ascii="Times New Roman" w:hAnsi="Times New Roman" w:cs="Times New Roman"/>
          <w:sz w:val="24"/>
          <w:szCs w:val="24"/>
        </w:rPr>
      </w:pPr>
      <w:r>
        <w:rPr>
          <w:rFonts w:ascii="Times New Roman" w:hAnsi="Times New Roman" w:cs="Times New Roman"/>
          <w:sz w:val="24"/>
          <w:szCs w:val="24"/>
        </w:rPr>
        <w:lastRenderedPageBreak/>
        <w:tab/>
        <w:t xml:space="preserve">To solve the </w:t>
      </w:r>
      <w:r w:rsidR="006E57B8">
        <w:rPr>
          <w:rFonts w:ascii="Times New Roman" w:hAnsi="Times New Roman" w:cs="Times New Roman"/>
          <w:sz w:val="24"/>
          <w:szCs w:val="24"/>
        </w:rPr>
        <w:t>low temporal accuracy issue, we used another internal data source: Automatic Passenger Counting (APC) data. The APC data is collected by the passenger counter</w:t>
      </w:r>
      <w:r w:rsidR="00BD3E67">
        <w:rPr>
          <w:rFonts w:ascii="Times New Roman" w:hAnsi="Times New Roman" w:cs="Times New Roman"/>
          <w:sz w:val="24"/>
          <w:szCs w:val="24"/>
        </w:rPr>
        <w:t>s</w:t>
      </w:r>
      <w:r w:rsidR="006E57B8">
        <w:rPr>
          <w:rFonts w:ascii="Times New Roman" w:hAnsi="Times New Roman" w:cs="Times New Roman"/>
          <w:sz w:val="24"/>
          <w:szCs w:val="24"/>
        </w:rPr>
        <w:t xml:space="preserve"> installed on each bus, which is primarily intended to summary the ridership. Moreover, the data also contains the accurate arrival/departure time recorded promptly at each stop. </w:t>
      </w:r>
      <w:r w:rsidR="000562E3">
        <w:rPr>
          <w:rFonts w:ascii="Times New Roman" w:hAnsi="Times New Roman" w:cs="Times New Roman"/>
          <w:sz w:val="24"/>
          <w:szCs w:val="24"/>
        </w:rPr>
        <w:t xml:space="preserve">Compared with GTFS, it is more appropriate to use APC </w:t>
      </w:r>
      <w:r w:rsidR="00425B31">
        <w:rPr>
          <w:rFonts w:ascii="Times New Roman" w:hAnsi="Times New Roman" w:cs="Times New Roman"/>
          <w:sz w:val="24"/>
          <w:szCs w:val="24"/>
        </w:rPr>
        <w:t>to calculate</w:t>
      </w:r>
      <w:r w:rsidR="000562E3">
        <w:rPr>
          <w:rFonts w:ascii="Times New Roman" w:hAnsi="Times New Roman" w:cs="Times New Roman"/>
          <w:sz w:val="24"/>
          <w:szCs w:val="24"/>
        </w:rPr>
        <w:t xml:space="preserve"> the system performance and RTI-based users</w:t>
      </w:r>
      <w:r w:rsidR="00D255D9">
        <w:rPr>
          <w:rFonts w:ascii="Times New Roman" w:hAnsi="Times New Roman" w:cs="Times New Roman"/>
          <w:sz w:val="24"/>
          <w:szCs w:val="24"/>
        </w:rPr>
        <w:t>’</w:t>
      </w:r>
      <w:r w:rsidR="000562E3">
        <w:rPr>
          <w:rFonts w:ascii="Times New Roman" w:hAnsi="Times New Roman" w:cs="Times New Roman"/>
          <w:sz w:val="24"/>
          <w:szCs w:val="24"/>
        </w:rPr>
        <w:t xml:space="preserve"> actual performance.</w:t>
      </w:r>
      <w:r w:rsidR="004F0EEA">
        <w:rPr>
          <w:rFonts w:ascii="Times New Roman" w:hAnsi="Times New Roman" w:cs="Times New Roman"/>
          <w:sz w:val="24"/>
          <w:szCs w:val="24"/>
        </w:rPr>
        <w:t xml:space="preserve"> </w:t>
      </w:r>
      <w:r w:rsidR="000562E3">
        <w:rPr>
          <w:rFonts w:ascii="Times New Roman" w:hAnsi="Times New Roman" w:cs="Times New Roman"/>
          <w:sz w:val="24"/>
          <w:szCs w:val="24"/>
        </w:rPr>
        <w:t>However, because the APC devices are not available for every bus, it</w:t>
      </w:r>
      <w:r w:rsidR="004F0EEA">
        <w:rPr>
          <w:rFonts w:ascii="Times New Roman" w:hAnsi="Times New Roman" w:cs="Times New Roman"/>
          <w:sz w:val="24"/>
          <w:szCs w:val="24"/>
        </w:rPr>
        <w:t xml:space="preserve">s system coverage is not 100% unlike GTFS. </w:t>
      </w:r>
    </w:p>
    <w:p w14:paraId="33634913" w14:textId="77777777" w:rsidR="009A164C" w:rsidRDefault="009A164C" w:rsidP="009A164C">
      <w:pPr>
        <w:jc w:val="both"/>
        <w:rPr>
          <w:rFonts w:ascii="Times New Roman" w:hAnsi="Times New Roman" w:cs="Times New Roman"/>
          <w:sz w:val="24"/>
          <w:szCs w:val="24"/>
        </w:rPr>
      </w:pPr>
    </w:p>
    <w:p w14:paraId="1FBA2068" w14:textId="43061330" w:rsidR="009A164C" w:rsidRDefault="00C539C9" w:rsidP="009A164C">
      <w:pPr>
        <w:ind w:firstLine="720"/>
        <w:jc w:val="both"/>
        <w:rPr>
          <w:rFonts w:ascii="Times New Roman" w:hAnsi="Times New Roman" w:cs="Times New Roman"/>
          <w:sz w:val="24"/>
          <w:szCs w:val="24"/>
        </w:rPr>
      </w:pPr>
      <w:r>
        <w:rPr>
          <w:rFonts w:ascii="Times New Roman" w:hAnsi="Times New Roman" w:cs="Times New Roman"/>
          <w:sz w:val="24"/>
          <w:szCs w:val="24"/>
        </w:rPr>
        <w:t xml:space="preserve">For the </w:t>
      </w:r>
      <w:r w:rsidR="00A4230E">
        <w:rPr>
          <w:rFonts w:ascii="Times New Roman" w:hAnsi="Times New Roman" w:cs="Times New Roman"/>
          <w:sz w:val="24"/>
          <w:szCs w:val="24"/>
        </w:rPr>
        <w:t xml:space="preserve">development and </w:t>
      </w:r>
      <w:r>
        <w:rPr>
          <w:rFonts w:ascii="Times New Roman" w:hAnsi="Times New Roman" w:cs="Times New Roman"/>
          <w:sz w:val="24"/>
          <w:szCs w:val="24"/>
        </w:rPr>
        <w:t>implementation</w:t>
      </w:r>
      <w:r w:rsidR="00A4230E">
        <w:rPr>
          <w:rFonts w:ascii="Times New Roman" w:hAnsi="Times New Roman" w:cs="Times New Roman"/>
          <w:sz w:val="24"/>
          <w:szCs w:val="24"/>
        </w:rPr>
        <w:t xml:space="preserve"> of </w:t>
      </w:r>
      <w:r w:rsidR="00B86402">
        <w:rPr>
          <w:rFonts w:ascii="Times New Roman" w:hAnsi="Times New Roman" w:cs="Times New Roman"/>
          <w:sz w:val="24"/>
          <w:szCs w:val="24"/>
        </w:rPr>
        <w:t>our</w:t>
      </w:r>
      <w:r w:rsidR="00A4230E">
        <w:rPr>
          <w:rFonts w:ascii="Times New Roman" w:hAnsi="Times New Roman" w:cs="Times New Roman"/>
          <w:sz w:val="24"/>
          <w:szCs w:val="24"/>
        </w:rPr>
        <w:t xml:space="preserve"> methods</w:t>
      </w:r>
      <w:r>
        <w:rPr>
          <w:rFonts w:ascii="Times New Roman" w:hAnsi="Times New Roman" w:cs="Times New Roman"/>
          <w:sz w:val="24"/>
          <w:szCs w:val="24"/>
        </w:rPr>
        <w:t>, we selected Columbus, Ohio and Central Ohio Transit Authority (COTA)</w:t>
      </w:r>
      <w:r w:rsidRPr="00C539C9">
        <w:rPr>
          <w:rFonts w:ascii="Times New Roman" w:hAnsi="Times New Roman" w:cs="Times New Roman"/>
          <w:sz w:val="24"/>
          <w:szCs w:val="24"/>
        </w:rPr>
        <w:t xml:space="preserve"> </w:t>
      </w:r>
      <w:r>
        <w:rPr>
          <w:rFonts w:ascii="Times New Roman" w:hAnsi="Times New Roman" w:cs="Times New Roman"/>
          <w:sz w:val="24"/>
          <w:szCs w:val="24"/>
        </w:rPr>
        <w:t xml:space="preserve">as the site for the case study. First, </w:t>
      </w:r>
      <w:r w:rsidR="006313B9">
        <w:rPr>
          <w:rFonts w:ascii="Times New Roman" w:hAnsi="Times New Roman" w:cs="Times New Roman"/>
          <w:sz w:val="24"/>
          <w:szCs w:val="24"/>
        </w:rPr>
        <w:t>COTA bus system’s average headways are considerably larg</w:t>
      </w:r>
      <w:r w:rsidR="000E1F3E">
        <w:rPr>
          <w:rFonts w:ascii="Times New Roman" w:hAnsi="Times New Roman" w:cs="Times New Roman"/>
          <w:sz w:val="24"/>
          <w:szCs w:val="24"/>
        </w:rPr>
        <w:t>e</w:t>
      </w:r>
      <w:r w:rsidR="006313B9">
        <w:rPr>
          <w:rFonts w:ascii="Times New Roman" w:hAnsi="Times New Roman" w:cs="Times New Roman"/>
          <w:sz w:val="24"/>
          <w:szCs w:val="24"/>
        </w:rPr>
        <w:t xml:space="preserve">, which makes the waiting time a significant factor when actually using the system; second, </w:t>
      </w:r>
      <w:r w:rsidR="004F0EEA">
        <w:rPr>
          <w:rFonts w:ascii="Times New Roman" w:hAnsi="Times New Roman" w:cs="Times New Roman"/>
          <w:sz w:val="24"/>
          <w:szCs w:val="24"/>
        </w:rPr>
        <w:t xml:space="preserve">as a typical car-oriented city, </w:t>
      </w:r>
      <w:r w:rsidR="00742C2D">
        <w:rPr>
          <w:rFonts w:ascii="Times New Roman" w:hAnsi="Times New Roman" w:cs="Times New Roman"/>
          <w:sz w:val="24"/>
          <w:szCs w:val="24"/>
        </w:rPr>
        <w:t>the case study can be</w:t>
      </w:r>
      <w:r w:rsidR="00215AF7">
        <w:rPr>
          <w:rFonts w:ascii="Times New Roman" w:hAnsi="Times New Roman" w:cs="Times New Roman"/>
          <w:sz w:val="24"/>
          <w:szCs w:val="24"/>
        </w:rPr>
        <w:t xml:space="preserve"> easily</w:t>
      </w:r>
      <w:r w:rsidR="00742C2D">
        <w:rPr>
          <w:rFonts w:ascii="Times New Roman" w:hAnsi="Times New Roman" w:cs="Times New Roman"/>
          <w:sz w:val="24"/>
          <w:szCs w:val="24"/>
        </w:rPr>
        <w:t xml:space="preserve"> expanded to other cities</w:t>
      </w:r>
      <w:r w:rsidR="009711A8">
        <w:rPr>
          <w:rFonts w:ascii="Times New Roman" w:hAnsi="Times New Roman" w:cs="Times New Roman"/>
          <w:sz w:val="24"/>
          <w:szCs w:val="24"/>
        </w:rPr>
        <w:t xml:space="preserve"> and larger scales</w:t>
      </w:r>
      <w:r w:rsidR="00742C2D">
        <w:rPr>
          <w:rFonts w:ascii="Times New Roman" w:hAnsi="Times New Roman" w:cs="Times New Roman"/>
          <w:sz w:val="24"/>
          <w:szCs w:val="24"/>
        </w:rPr>
        <w:t xml:space="preserve"> with same data support and methodologies. </w:t>
      </w:r>
      <w:r w:rsidR="00D2579D">
        <w:rPr>
          <w:rFonts w:ascii="Times New Roman" w:hAnsi="Times New Roman" w:cs="Times New Roman"/>
          <w:sz w:val="24"/>
          <w:szCs w:val="24"/>
        </w:rPr>
        <w:t>W</w:t>
      </w:r>
      <w:r w:rsidR="0057339F">
        <w:rPr>
          <w:rFonts w:ascii="Times New Roman" w:hAnsi="Times New Roman" w:cs="Times New Roman"/>
          <w:sz w:val="24"/>
          <w:szCs w:val="24"/>
        </w:rPr>
        <w:t xml:space="preserve">e collected and organized all history </w:t>
      </w:r>
      <w:r w:rsidR="00AB3E23">
        <w:rPr>
          <w:rFonts w:ascii="Times New Roman" w:hAnsi="Times New Roman" w:cs="Times New Roman"/>
          <w:sz w:val="24"/>
          <w:szCs w:val="24"/>
        </w:rPr>
        <w:t xml:space="preserve">GTFS </w:t>
      </w:r>
      <w:r w:rsidR="0057339F">
        <w:rPr>
          <w:rFonts w:ascii="Times New Roman" w:hAnsi="Times New Roman" w:cs="Times New Roman"/>
          <w:sz w:val="24"/>
          <w:szCs w:val="24"/>
        </w:rPr>
        <w:t xml:space="preserve">schedule </w:t>
      </w:r>
      <w:r w:rsidR="00433F6C">
        <w:rPr>
          <w:rFonts w:ascii="Times New Roman" w:hAnsi="Times New Roman" w:cs="Times New Roman"/>
          <w:sz w:val="24"/>
          <w:szCs w:val="24"/>
        </w:rPr>
        <w:t xml:space="preserve">data </w:t>
      </w:r>
      <w:r w:rsidR="0057339F">
        <w:rPr>
          <w:rFonts w:ascii="Times New Roman" w:hAnsi="Times New Roman" w:cs="Times New Roman"/>
          <w:sz w:val="24"/>
          <w:szCs w:val="24"/>
        </w:rPr>
        <w:t xml:space="preserve">in MongoDB and Python environment from Application Programming Interface (API) provided by </w:t>
      </w:r>
      <w:r w:rsidR="00BE33C0">
        <w:rPr>
          <w:rFonts w:ascii="Times New Roman" w:hAnsi="Times New Roman" w:cs="Times New Roman"/>
          <w:sz w:val="24"/>
          <w:szCs w:val="24"/>
        </w:rPr>
        <w:t xml:space="preserve">COTA </w:t>
      </w:r>
      <w:r w:rsidR="0057339F">
        <w:rPr>
          <w:rFonts w:ascii="Times New Roman" w:hAnsi="Times New Roman" w:cs="Times New Roman"/>
          <w:sz w:val="24"/>
          <w:szCs w:val="24"/>
        </w:rPr>
        <w:t xml:space="preserve">from February 2018 to </w:t>
      </w:r>
      <w:r w:rsidR="00433F6C">
        <w:rPr>
          <w:rFonts w:ascii="Times New Roman" w:hAnsi="Times New Roman" w:cs="Times New Roman"/>
          <w:sz w:val="24"/>
          <w:szCs w:val="24"/>
        </w:rPr>
        <w:t>January</w:t>
      </w:r>
      <w:r w:rsidR="0057339F">
        <w:rPr>
          <w:rFonts w:ascii="Times New Roman" w:hAnsi="Times New Roman" w:cs="Times New Roman"/>
          <w:sz w:val="24"/>
          <w:szCs w:val="24"/>
        </w:rPr>
        <w:t xml:space="preserve"> 2019</w:t>
      </w:r>
      <w:r w:rsidR="00433F6C">
        <w:rPr>
          <w:rFonts w:ascii="Times New Roman" w:hAnsi="Times New Roman" w:cs="Times New Roman"/>
          <w:sz w:val="24"/>
          <w:szCs w:val="24"/>
        </w:rPr>
        <w:t>;</w:t>
      </w:r>
      <w:r w:rsidR="00726D41">
        <w:rPr>
          <w:rFonts w:ascii="Times New Roman" w:hAnsi="Times New Roman" w:cs="Times New Roman"/>
          <w:sz w:val="24"/>
          <w:szCs w:val="24"/>
        </w:rPr>
        <w:t xml:space="preserve"> </w:t>
      </w:r>
      <w:r w:rsidR="00433F6C">
        <w:rPr>
          <w:rFonts w:ascii="Times New Roman" w:hAnsi="Times New Roman" w:cs="Times New Roman"/>
          <w:sz w:val="24"/>
          <w:szCs w:val="24"/>
        </w:rPr>
        <w:t>f</w:t>
      </w:r>
      <w:r w:rsidR="00726D41">
        <w:rPr>
          <w:rFonts w:ascii="Times New Roman" w:hAnsi="Times New Roman" w:cs="Times New Roman"/>
          <w:sz w:val="24"/>
          <w:szCs w:val="24"/>
        </w:rPr>
        <w:t xml:space="preserve">or </w:t>
      </w:r>
      <w:r w:rsidR="00A905B6">
        <w:rPr>
          <w:rFonts w:ascii="Times New Roman" w:hAnsi="Times New Roman" w:cs="Times New Roman"/>
          <w:sz w:val="24"/>
          <w:szCs w:val="24"/>
        </w:rPr>
        <w:t>GTFS real-time</w:t>
      </w:r>
      <w:r w:rsidR="00726D41">
        <w:rPr>
          <w:rFonts w:ascii="Times New Roman" w:hAnsi="Times New Roman" w:cs="Times New Roman"/>
          <w:sz w:val="24"/>
          <w:szCs w:val="24"/>
        </w:rPr>
        <w:t>,</w:t>
      </w:r>
      <w:r w:rsidR="00A905B6">
        <w:rPr>
          <w:rFonts w:ascii="Times New Roman" w:hAnsi="Times New Roman" w:cs="Times New Roman"/>
          <w:sz w:val="24"/>
          <w:szCs w:val="24"/>
        </w:rPr>
        <w:t xml:space="preserve"> </w:t>
      </w:r>
      <w:r w:rsidR="00726D41">
        <w:rPr>
          <w:rFonts w:ascii="Times New Roman" w:hAnsi="Times New Roman" w:cs="Times New Roman"/>
          <w:sz w:val="24"/>
          <w:szCs w:val="24"/>
        </w:rPr>
        <w:t>we archived the streamed data</w:t>
      </w:r>
      <w:r w:rsidR="00A905B6">
        <w:rPr>
          <w:rFonts w:ascii="Times New Roman" w:hAnsi="Times New Roman" w:cs="Times New Roman"/>
          <w:sz w:val="24"/>
          <w:szCs w:val="24"/>
        </w:rPr>
        <w:t xml:space="preserve"> </w:t>
      </w:r>
      <w:r w:rsidR="00DB58B6">
        <w:rPr>
          <w:rFonts w:ascii="Times New Roman" w:hAnsi="Times New Roman" w:cs="Times New Roman"/>
          <w:sz w:val="24"/>
          <w:szCs w:val="24"/>
        </w:rPr>
        <w:t xml:space="preserve">with </w:t>
      </w:r>
      <w:r w:rsidR="00A905B6">
        <w:rPr>
          <w:rFonts w:ascii="Times New Roman" w:hAnsi="Times New Roman" w:cs="Times New Roman"/>
          <w:sz w:val="24"/>
          <w:szCs w:val="24"/>
        </w:rPr>
        <w:t xml:space="preserve">frequency of 1 minute for </w:t>
      </w:r>
      <w:r w:rsidR="00433F6C">
        <w:rPr>
          <w:rFonts w:ascii="Times New Roman" w:hAnsi="Times New Roman" w:cs="Times New Roman"/>
          <w:sz w:val="24"/>
          <w:szCs w:val="24"/>
        </w:rPr>
        <w:t>the same time period</w:t>
      </w:r>
      <w:r w:rsidR="00A905B6">
        <w:rPr>
          <w:rFonts w:ascii="Times New Roman" w:hAnsi="Times New Roman" w:cs="Times New Roman"/>
          <w:sz w:val="24"/>
          <w:szCs w:val="24"/>
        </w:rPr>
        <w:t>.</w:t>
      </w:r>
      <w:r w:rsidR="0057339F">
        <w:rPr>
          <w:rFonts w:ascii="Times New Roman" w:hAnsi="Times New Roman" w:cs="Times New Roman"/>
          <w:sz w:val="24"/>
          <w:szCs w:val="24"/>
        </w:rPr>
        <w:t xml:space="preserve"> </w:t>
      </w:r>
      <w:r w:rsidR="00BE33C0">
        <w:rPr>
          <w:rFonts w:ascii="Times New Roman" w:hAnsi="Times New Roman" w:cs="Times New Roman"/>
          <w:sz w:val="24"/>
          <w:szCs w:val="24"/>
        </w:rPr>
        <w:t>We also requested the APC data from COTA from May 2018 to January 2019.</w:t>
      </w:r>
    </w:p>
    <w:p w14:paraId="57882914" w14:textId="77777777" w:rsidR="00A905B6" w:rsidRDefault="00A905B6" w:rsidP="00A905B6">
      <w:pPr>
        <w:ind w:firstLine="720"/>
        <w:jc w:val="both"/>
        <w:rPr>
          <w:rFonts w:ascii="Times New Roman" w:hAnsi="Times New Roman" w:cs="Times New Roman"/>
          <w:sz w:val="24"/>
          <w:szCs w:val="24"/>
        </w:rPr>
      </w:pPr>
    </w:p>
    <w:p w14:paraId="1D9CDB2E" w14:textId="77777777" w:rsidR="00A905B6" w:rsidRPr="005719F8" w:rsidRDefault="00A905B6" w:rsidP="00A905B6">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2591314E" w14:textId="77777777" w:rsidR="00A905B6" w:rsidRDefault="00A905B6" w:rsidP="00A905B6">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4E1D3CA6"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A905B6" w14:paraId="4AB830C9" w14:textId="77777777" w:rsidTr="00DB2B46">
        <w:trPr>
          <w:trHeight w:val="817"/>
          <w:jc w:val="center"/>
        </w:trPr>
        <w:tc>
          <w:tcPr>
            <w:tcW w:w="258" w:type="pct"/>
          </w:tcPr>
          <w:p w14:paraId="52AC98CD" w14:textId="77777777" w:rsidR="00A905B6" w:rsidRDefault="00A905B6" w:rsidP="00DB2B46">
            <w:pPr>
              <w:ind w:firstLine="720"/>
              <w:rPr>
                <w:rFonts w:ascii="Times New Roman" w:hAnsi="Times New Roman" w:cs="Times New Roman"/>
                <w:sz w:val="24"/>
                <w:szCs w:val="24"/>
              </w:rPr>
            </w:pPr>
          </w:p>
        </w:tc>
        <w:tc>
          <w:tcPr>
            <w:tcW w:w="4462" w:type="pct"/>
            <w:hideMark/>
          </w:tcPr>
          <w:p w14:paraId="426ECAE9" w14:textId="77777777" w:rsidR="00A905B6" w:rsidRPr="00D16BE4" w:rsidRDefault="00301685" w:rsidP="00DB2B46">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2F6B2FB3" w14:textId="77777777" w:rsidR="00A905B6" w:rsidRPr="00FD223B" w:rsidRDefault="00A905B6" w:rsidP="00DB2B46">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3E11C4D0" w14:textId="77777777" w:rsidR="00A905B6" w:rsidRDefault="00A905B6" w:rsidP="00DB2B46">
            <w:pPr>
              <w:ind w:firstLine="720"/>
              <w:rPr>
                <w:rFonts w:ascii="Times New Roman" w:hAnsi="Times New Roman" w:cs="Times New Roman"/>
                <w:sz w:val="24"/>
                <w:szCs w:val="24"/>
              </w:rPr>
            </w:pPr>
          </w:p>
        </w:tc>
      </w:tr>
    </w:tbl>
    <w:p w14:paraId="173464F7"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50121851" w14:textId="77777777" w:rsidR="00A905B6" w:rsidRPr="001349DE"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w:t>
      </w:r>
    </w:p>
    <w:p w14:paraId="613BCB4B" w14:textId="77777777" w:rsidR="00A905B6" w:rsidRPr="00163470"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w:t>
      </w:r>
      <w:r w:rsidRPr="00163470">
        <w:rPr>
          <w:rFonts w:ascii="Times New Roman" w:hAnsi="Times New Roman" w:cs="Times New Roman"/>
          <w:sz w:val="24"/>
          <w:szCs w:val="24"/>
        </w:rPr>
        <w:lastRenderedPageBreak/>
        <w:t xml:space="preserve">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4DF2DD5A" w14:textId="77777777" w:rsidR="00A905B6" w:rsidRDefault="00A905B6" w:rsidP="00A905B6">
      <w:pPr>
        <w:ind w:firstLine="720"/>
        <w:jc w:val="both"/>
        <w:rPr>
          <w:rFonts w:ascii="Times New Roman" w:hAnsi="Times New Roman" w:cs="Times New Roman"/>
          <w:sz w:val="24"/>
          <w:szCs w:val="24"/>
        </w:rPr>
      </w:pPr>
    </w:p>
    <w:p w14:paraId="7922AF1E" w14:textId="77777777" w:rsidR="00A905B6" w:rsidRPr="00832B43"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E469FD">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A905B6" w14:paraId="40A47D14" w14:textId="77777777" w:rsidTr="00DB2B46">
        <w:trPr>
          <w:trHeight w:val="580"/>
          <w:jc w:val="center"/>
        </w:trPr>
        <w:tc>
          <w:tcPr>
            <w:tcW w:w="256" w:type="pct"/>
            <w:vAlign w:val="center"/>
          </w:tcPr>
          <w:p w14:paraId="42A5018B" w14:textId="77777777" w:rsidR="00A905B6" w:rsidRDefault="00A905B6" w:rsidP="00DB2B46">
            <w:pPr>
              <w:pStyle w:val="TimesNewRoman"/>
              <w:rPr>
                <w:lang w:eastAsia="ja-JP"/>
              </w:rPr>
            </w:pPr>
          </w:p>
        </w:tc>
        <w:tc>
          <w:tcPr>
            <w:tcW w:w="4463" w:type="pct"/>
            <w:vAlign w:val="center"/>
            <w:hideMark/>
          </w:tcPr>
          <w:p w14:paraId="4F38FDD9" w14:textId="77777777" w:rsidR="00A905B6" w:rsidRDefault="00A905B6" w:rsidP="00DB2B46">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586F4B31" w14:textId="1998FD0A" w:rsidR="00A905B6" w:rsidRPr="00E86BF0" w:rsidRDefault="00A905B6" w:rsidP="00DB2B46">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sidR="002A4DED">
              <w:rPr>
                <w:noProof/>
              </w:rPr>
              <w:t>2</w:t>
            </w:r>
            <w:r>
              <w:rPr>
                <w:noProof/>
              </w:rPr>
              <w:fldChar w:fldCharType="end"/>
            </w:r>
            <w:r>
              <w:rPr>
                <w:lang w:eastAsia="ja-JP"/>
              </w:rPr>
              <w:t>)</w:t>
            </w:r>
          </w:p>
        </w:tc>
      </w:tr>
    </w:tbl>
    <w:p w14:paraId="015F3FC9"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3E1EBB7D" w14:textId="179369F8" w:rsidR="00A905B6" w:rsidRDefault="00A905B6" w:rsidP="00A905B6">
      <w:pPr>
        <w:pStyle w:val="IndentTimesNewRoman"/>
        <w:jc w:val="both"/>
        <w:rPr>
          <w:rStyle w:val="TimesNewRomanChar"/>
        </w:rPr>
      </w:pPr>
      <w:r w:rsidRPr="004404A1">
        <w:fldChar w:fldCharType="begin"/>
      </w:r>
      <w:r w:rsidRPr="004404A1">
        <w:instrText xml:space="preserve"> REF _Ref8118481 \h  \* MERGEFORMAT </w:instrText>
      </w:r>
      <w:r w:rsidRPr="004404A1">
        <w:fldChar w:fldCharType="separate"/>
      </w:r>
      <w:r w:rsidR="002A4DED" w:rsidRPr="00333E7A">
        <w:t xml:space="preserve">Figure </w:t>
      </w:r>
      <w:r w:rsidR="002A4DED">
        <w:t>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3C0B9077" w14:textId="77777777" w:rsidR="00A905B6" w:rsidRDefault="00A905B6" w:rsidP="00A905B6">
      <w:pPr>
        <w:pStyle w:val="IndentTimesNewRoman"/>
        <w:jc w:val="both"/>
      </w:pPr>
      <w:r w:rsidRPr="00E86BF0">
        <w:rPr>
          <w:rStyle w:val="TimesNewRomanChar"/>
        </w:rPr>
        <w:t>The reclaimed delay</w:t>
      </w:r>
      <w:r>
        <w:t xml:space="preserve"> could be small but critical for RTI apps users: consequently, the RTI apps user will lose the bus and suffer waiting time penalty for a relatively long time. Thus, the synchronization of these two processes is highly unstable. Besides the delay reclamation mechanism, inaccurate geographic locations and delays in updates due to internet congestion and failures may also contribute to the desynchronization.</w:t>
      </w:r>
    </w:p>
    <w:p w14:paraId="22B1F34F" w14:textId="77777777" w:rsidR="00A905B6" w:rsidRDefault="00A905B6" w:rsidP="00A905B6">
      <w:pPr>
        <w:keepNext/>
        <w:jc w:val="center"/>
      </w:pPr>
      <w:r>
        <w:rPr>
          <w:noProof/>
        </w:rPr>
        <w:lastRenderedPageBreak/>
        <w:drawing>
          <wp:inline distT="0" distB="0" distL="0" distR="0" wp14:anchorId="58BE71C5" wp14:editId="1D1F697C">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565525"/>
                    </a:xfrm>
                    <a:prstGeom prst="rect">
                      <a:avLst/>
                    </a:prstGeom>
                  </pic:spPr>
                </pic:pic>
              </a:graphicData>
            </a:graphic>
          </wp:inline>
        </w:drawing>
      </w:r>
    </w:p>
    <w:p w14:paraId="1FCFDB84" w14:textId="77777777" w:rsidR="00A905B6" w:rsidRDefault="00A905B6" w:rsidP="00A905B6">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p>
    <w:p w14:paraId="04252B2D" w14:textId="6B39EC14"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sidR="00C046E6">
        <w:rPr>
          <w:rFonts w:ascii="Times New Roman" w:hAnsi="Times New Roman" w:cs="Times New Roman"/>
          <w:sz w:val="24"/>
          <w:szCs w:val="24"/>
        </w:rPr>
        <w:t>GTFS real-time</w:t>
      </w:r>
      <w:r>
        <w:rPr>
          <w:rFonts w:ascii="Times New Roman" w:hAnsi="Times New Roman" w:cs="Times New Roman"/>
          <w:sz w:val="24"/>
          <w:szCs w:val="24"/>
        </w:rPr>
        <w:t xml:space="preserv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EF6015">
        <w:rPr>
          <w:rFonts w:ascii="Times New Roman" w:hAnsi="Times New Roman" w:cs="Times New Roman"/>
          <w:sz w:val="24"/>
          <w:szCs w:val="24"/>
        </w:rPr>
        <w:t xml:space="preserve">Figure </w:t>
      </w:r>
      <w:r w:rsidR="002A4DED">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is already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w:t>
      </w:r>
      <w:bookmarkStart w:id="3" w:name="_GoBack"/>
      <w:bookmarkEnd w:id="3"/>
      <w:r>
        <w:rPr>
          <w:rFonts w:ascii="Times New Roman" w:hAnsi="Times New Roman" w:cs="Times New Roman"/>
          <w:sz w:val="24"/>
          <w:szCs w:val="24"/>
        </w:rPr>
        <w:t xml:space="preserve">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20F6171F" w14:textId="77777777" w:rsidR="00A905B6" w:rsidRDefault="00A905B6" w:rsidP="00A905B6">
      <w:pPr>
        <w:keepNext/>
        <w:jc w:val="both"/>
      </w:pPr>
      <w:r>
        <w:rPr>
          <w:noProof/>
        </w:rPr>
        <w:lastRenderedPageBreak/>
        <w:drawing>
          <wp:inline distT="0" distB="0" distL="0" distR="0" wp14:anchorId="591E887F" wp14:editId="036750CC">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718435"/>
                    </a:xfrm>
                    <a:prstGeom prst="rect">
                      <a:avLst/>
                    </a:prstGeom>
                  </pic:spPr>
                </pic:pic>
              </a:graphicData>
            </a:graphic>
          </wp:inline>
        </w:drawing>
      </w:r>
    </w:p>
    <w:p w14:paraId="1BE1B577" w14:textId="77777777" w:rsidR="00A905B6" w:rsidRDefault="00A905B6" w:rsidP="00A905B6">
      <w:pPr>
        <w:jc w:val="center"/>
        <w:rPr>
          <w:rFonts w:ascii="Times New Roman" w:hAnsi="Times New Roman" w:cs="Times New Roman"/>
          <w:sz w:val="24"/>
          <w:szCs w:val="24"/>
        </w:rPr>
      </w:pPr>
      <w:bookmarkStart w:id="4"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4"/>
      <w:r>
        <w:rPr>
          <w:rFonts w:ascii="Times New Roman" w:hAnsi="Times New Roman" w:cs="Times New Roman"/>
          <w:sz w:val="24"/>
          <w:szCs w:val="24"/>
        </w:rPr>
        <w:t xml:space="preserve"> 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p>
    <w:p w14:paraId="3CFB485C"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14:paraId="0F13B8C2" w14:textId="77777777" w:rsidR="00A905B6" w:rsidRDefault="00A905B6" w:rsidP="00A905B6">
      <w:pPr>
        <w:spacing w:line="256" w:lineRule="auto"/>
        <w:rPr>
          <w:rFonts w:ascii="Times New Roman" w:hAnsi="Times New Roman" w:cs="Times New Roman"/>
          <w:sz w:val="24"/>
          <w:szCs w:val="24"/>
        </w:rPr>
      </w:pPr>
    </w:p>
    <w:p w14:paraId="02A39AF6" w14:textId="77777777" w:rsidR="00A905B6" w:rsidRPr="0041102B" w:rsidRDefault="00A905B6" w:rsidP="00A905B6">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597C707C" w14:textId="1834E16C" w:rsidR="00A905B6" w:rsidRPr="00E47FBA" w:rsidRDefault="00A905B6" w:rsidP="009E2550">
      <w:pPr>
        <w:jc w:val="both"/>
        <w:rPr>
          <w:rFonts w:ascii="Times New Roman" w:hAnsi="Times New Roman" w:cs="Times New Roman"/>
          <w:sz w:val="24"/>
          <w:szCs w:val="24"/>
        </w:rPr>
      </w:pPr>
      <w:r>
        <w:rPr>
          <w:rFonts w:ascii="Times New Roman" w:hAnsi="Times New Roman" w:cs="Times New Roman"/>
          <w:sz w:val="24"/>
          <w:szCs w:val="24"/>
        </w:rPr>
        <w:t xml:space="preserve">A trip planning strategy (TPS) can be interpreted as a tactic for a user to plan and execute a transit trip. Assuming no disturbance on user’s walking and boarding process, different TPSs have only one controllable factor to determine the actual waiting time: the time to leave home for the transit (home departure time, HDT). RTI apps relaxes the fixed timetable in a frequently delayed transit system, thus saving waiting time for RTI apps users. </w:t>
      </w:r>
      <w:r w:rsidR="00FA2084">
        <w:rPr>
          <w:rFonts w:ascii="Times New Roman" w:hAnsi="Times New Roman" w:cs="Times New Roman"/>
          <w:sz w:val="24"/>
          <w:szCs w:val="24"/>
        </w:rPr>
        <w:t>In the sense of saving waiting time, a trip planning strategy can also be interpreted as a rule of optimization.</w:t>
      </w:r>
      <w:r w:rsidR="009E2550">
        <w:rPr>
          <w:rFonts w:ascii="Times New Roman" w:hAnsi="Times New Roman" w:cs="Times New Roman"/>
          <w:sz w:val="24"/>
          <w:szCs w:val="24"/>
        </w:rPr>
        <w:t xml:space="preserve"> </w:t>
      </w:r>
      <w:r>
        <w:rPr>
          <w:rFonts w:ascii="Times New Roman" w:hAnsi="Times New Roman" w:cs="Times New Roman"/>
          <w:sz w:val="24"/>
          <w:szCs w:val="24"/>
        </w:rPr>
        <w:t xml:space="preserve">Depending on how to determine the home departure time, there are different trip planning strategies for both RTI apps and non-RTI users and their different purposes. </w:t>
      </w:r>
    </w:p>
    <w:p w14:paraId="15F429D5" w14:textId="77777777" w:rsidR="00A905B6" w:rsidRPr="0041102B" w:rsidRDefault="00A905B6" w:rsidP="00A905B6">
      <w:pPr>
        <w:jc w:val="both"/>
        <w:rPr>
          <w:rFonts w:ascii="Times New Roman" w:hAnsi="Times New Roman" w:cs="Times New Roman"/>
          <w:sz w:val="24"/>
          <w:szCs w:val="24"/>
        </w:rPr>
      </w:pPr>
      <w:r>
        <w:rPr>
          <w:rFonts w:ascii="Times New Roman" w:hAnsi="Times New Roman" w:cs="Times New Roman"/>
          <w:sz w:val="24"/>
          <w:szCs w:val="24"/>
        </w:rPr>
        <w:tab/>
      </w:r>
    </w:p>
    <w:p w14:paraId="52F58042" w14:textId="77777777" w:rsidR="00A905B6" w:rsidRDefault="00A905B6" w:rsidP="00A905B6">
      <w:pPr>
        <w:spacing w:line="256" w:lineRule="auto"/>
        <w:rPr>
          <w:rFonts w:ascii="Times New Roman" w:hAnsi="Times New Roman" w:cs="Times New Roman"/>
          <w:b/>
          <w:sz w:val="24"/>
          <w:szCs w:val="24"/>
        </w:rPr>
      </w:pPr>
      <w:r>
        <w:rPr>
          <w:rFonts w:ascii="Times New Roman" w:hAnsi="Times New Roman" w:cs="Times New Roman"/>
          <w:b/>
          <w:sz w:val="24"/>
          <w:szCs w:val="24"/>
        </w:rPr>
        <w:t>[Non-RTI trip planning strategy]</w:t>
      </w:r>
    </w:p>
    <w:p w14:paraId="2F464070"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In traditional incidence behavior studies, users are divided into two groups:</w:t>
      </w:r>
      <w:r w:rsidRPr="00531895">
        <w:rPr>
          <w:rFonts w:ascii="Times New Roman" w:hAnsi="Times New Roman" w:cs="Times New Roman"/>
          <w:sz w:val="24"/>
          <w:szCs w:val="24"/>
        </w:rPr>
        <w:t xml:space="preserve"> </w:t>
      </w:r>
      <w:r>
        <w:rPr>
          <w:rFonts w:ascii="Times New Roman" w:hAnsi="Times New Roman" w:cs="Times New Roman"/>
          <w:sz w:val="24"/>
          <w:szCs w:val="24"/>
        </w:rPr>
        <w:t xml:space="preserve">timetable-independent passengers, who are not aware of the system schedule and performance, and timetable-dependent passengers, who are aware of the system schedule or empirical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These two user groups are introduced in the context of non-RTI experience. Here, we moreover divide non-RTI users into three groups.</w:t>
      </w:r>
    </w:p>
    <w:p w14:paraId="3522E812" w14:textId="77777777" w:rsidR="00A905B6" w:rsidRPr="0041102B" w:rsidRDefault="00A905B6" w:rsidP="00A905B6">
      <w:pPr>
        <w:spacing w:line="256" w:lineRule="auto"/>
        <w:rPr>
          <w:rFonts w:ascii="Times New Roman" w:hAnsi="Times New Roman" w:cs="Times New Roman"/>
          <w:b/>
          <w:sz w:val="24"/>
          <w:szCs w:val="24"/>
        </w:rPr>
      </w:pPr>
    </w:p>
    <w:p w14:paraId="172DDD26"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 xml:space="preserve">Arbitrary </w:t>
      </w:r>
      <w:r>
        <w:rPr>
          <w:rFonts w:ascii="Times New Roman" w:hAnsi="Times New Roman" w:cs="Times New Roman" w:hint="eastAsia"/>
          <w:b/>
          <w:sz w:val="24"/>
          <w:szCs w:val="24"/>
        </w:rPr>
        <w:t>tactic</w:t>
      </w:r>
      <w:r>
        <w:rPr>
          <w:rFonts w:ascii="Times New Roman" w:hAnsi="Times New Roman" w:cs="Times New Roman"/>
          <w:b/>
          <w:sz w:val="24"/>
          <w:szCs w:val="24"/>
        </w:rPr>
        <w:t xml:space="preserve"> (AT)</w:t>
      </w:r>
      <w:r>
        <w:rPr>
          <w:rFonts w:ascii="Times New Roman" w:hAnsi="Times New Roman" w:cs="Times New Roman"/>
          <w:sz w:val="24"/>
          <w:szCs w:val="24"/>
        </w:rPr>
        <w:t xml:space="preserve">.  Before the time of smart phone, text, and public real-time information, under many circumstances, transit users were not necessarily planning their trips. A simple strategy is to walk to the stop and catch the subsequent bus arbitrarily. The major assumption is that the </w:t>
      </w:r>
      <w:r>
        <w:rPr>
          <w:rFonts w:ascii="Times New Roman" w:hAnsi="Times New Roman" w:cs="Times New Roman"/>
          <w:sz w:val="24"/>
          <w:szCs w:val="24"/>
        </w:rPr>
        <w:lastRenderedPageBreak/>
        <w:t xml:space="preserve">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For the same reason, these users are also considered timetable-independent.</w:t>
      </w:r>
    </w:p>
    <w:p w14:paraId="465A54D3" w14:textId="07F6CF91" w:rsidR="00D72FFE" w:rsidRDefault="00A905B6" w:rsidP="00D72FFE">
      <w:pPr>
        <w:ind w:firstLine="720"/>
        <w:jc w:val="both"/>
        <w:rPr>
          <w:rFonts w:ascii="Times New Roman" w:hAnsi="Times New Roman" w:cs="Times New Roman"/>
          <w:sz w:val="24"/>
          <w:szCs w:val="24"/>
        </w:rPr>
      </w:pPr>
      <w:r>
        <w:rPr>
          <w:rFonts w:ascii="Times New Roman" w:hAnsi="Times New Roman" w:cs="Times New Roman"/>
          <w:sz w:val="24"/>
          <w:szCs w:val="24"/>
        </w:rPr>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sidR="004832FD">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D72FFE" w14:paraId="029BC0EC" w14:textId="77777777" w:rsidTr="00C869E5">
        <w:trPr>
          <w:trHeight w:val="812"/>
          <w:jc w:val="center"/>
        </w:trPr>
        <w:tc>
          <w:tcPr>
            <w:tcW w:w="255" w:type="pct"/>
            <w:vAlign w:val="center"/>
          </w:tcPr>
          <w:p w14:paraId="1274F334" w14:textId="77777777" w:rsidR="00D72FFE" w:rsidRDefault="00D72FFE" w:rsidP="00C869E5">
            <w:pPr>
              <w:jc w:val="center"/>
              <w:rPr>
                <w:rFonts w:ascii="Times New Roman" w:eastAsia="Yu Mincho" w:hAnsi="Times New Roman" w:cs="Times New Roman"/>
                <w:sz w:val="24"/>
                <w:szCs w:val="24"/>
                <w:lang w:eastAsia="ja-JP"/>
              </w:rPr>
            </w:pPr>
          </w:p>
        </w:tc>
        <w:tc>
          <w:tcPr>
            <w:tcW w:w="4465" w:type="pct"/>
            <w:vAlign w:val="center"/>
            <w:hideMark/>
          </w:tcPr>
          <w:p w14:paraId="2BA2CF7C" w14:textId="77777777" w:rsidR="00D72FFE" w:rsidRPr="008E26AA" w:rsidRDefault="00301685" w:rsidP="00C869E5">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1FFE875D" w14:textId="4E3C8EE5" w:rsidR="00D72FFE" w:rsidRPr="00E86BF0" w:rsidRDefault="00D72FFE" w:rsidP="00C869E5">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sidR="002A4DED">
              <w:rPr>
                <w:noProof/>
              </w:rPr>
              <w:t>3</w:t>
            </w:r>
            <w:r>
              <w:rPr>
                <w:noProof/>
              </w:rPr>
              <w:fldChar w:fldCharType="end"/>
            </w:r>
            <w:r>
              <w:t>)</w:t>
            </w:r>
          </w:p>
        </w:tc>
      </w:tr>
    </w:tbl>
    <w:p w14:paraId="1D7402E1" w14:textId="362B0C84" w:rsidR="00D72FFE" w:rsidRDefault="004A3251" w:rsidP="004A3251">
      <w:pPr>
        <w:jc w:val="both"/>
        <w:rPr>
          <w:rFonts w:ascii="Times New Roman" w:hAnsi="Times New Roman" w:cs="Times New Roman"/>
          <w:sz w:val="24"/>
          <w:szCs w:val="24"/>
        </w:rPr>
      </w:pPr>
      <w:r>
        <w:rPr>
          <w:rFonts w:ascii="Times New Roman" w:hAnsi="Times New Roman" w:cs="Times New Roman"/>
          <w:sz w:val="24"/>
          <w:szCs w:val="24"/>
        </w:rPr>
        <w:t>w</w:t>
      </w:r>
      <w:r w:rsidR="00D72FFE">
        <w:rPr>
          <w:rFonts w:ascii="Times New Roman" w:hAnsi="Times New Roman" w:cs="Times New Roman"/>
          <w:sz w:val="24"/>
          <w:szCs w:val="24"/>
        </w:rPr>
        <w:t xml:space="preserve">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sidR="00D72FFE">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sidR="00D72FFE">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sidR="00D72FFE">
        <w:rPr>
          <w:rFonts w:ascii="Times New Roman" w:hAnsi="Times New Roman" w:cs="Times New Roman"/>
          <w:sz w:val="24"/>
          <w:szCs w:val="24"/>
        </w:rPr>
        <w:t xml:space="preserve"> is the standard variance of headway.</w:t>
      </w:r>
    </w:p>
    <w:p w14:paraId="49466A91" w14:textId="12E819B7" w:rsidR="00935E1E" w:rsidRDefault="00A905B6" w:rsidP="00D72FFE">
      <w:pPr>
        <w:ind w:firstLine="720"/>
        <w:rPr>
          <w:rFonts w:ascii="Times New Roman" w:hAnsi="Times New Roman" w:cs="Times New Roman"/>
          <w:sz w:val="24"/>
          <w:szCs w:val="24"/>
        </w:rPr>
      </w:pPr>
      <w:r>
        <w:rPr>
          <w:rFonts w:ascii="Times New Roman" w:hAnsi="Times New Roman" w:cs="Times New Roman"/>
          <w:sz w:val="24"/>
          <w:szCs w:val="24"/>
        </w:rPr>
        <w:t>However, since we have access to the real-time vehicle departure time data, we can calculate the empirical average waiting time as the mean of the departure time of tar</w:t>
      </w:r>
      <w:r w:rsidR="00935E1E">
        <w:rPr>
          <w:rFonts w:ascii="Times New Roman" w:hAnsi="Times New Roman" w:cs="Times New Roman"/>
          <w:sz w:val="24"/>
          <w:szCs w:val="24"/>
        </w:rPr>
        <w:t>get bus and its subsequent bus</w:t>
      </w:r>
      <w:r w:rsidR="00151175">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D72FFE" w14:paraId="6321DC69" w14:textId="77777777" w:rsidTr="00C869E5">
        <w:trPr>
          <w:trHeight w:val="812"/>
          <w:jc w:val="center"/>
        </w:trPr>
        <w:tc>
          <w:tcPr>
            <w:tcW w:w="255" w:type="pct"/>
            <w:vAlign w:val="center"/>
          </w:tcPr>
          <w:p w14:paraId="3F124C1F" w14:textId="77777777" w:rsidR="00D72FFE" w:rsidRDefault="00D72FFE" w:rsidP="00C869E5">
            <w:pPr>
              <w:jc w:val="center"/>
              <w:rPr>
                <w:rFonts w:ascii="Times New Roman" w:eastAsia="Yu Mincho" w:hAnsi="Times New Roman" w:cs="Times New Roman"/>
                <w:sz w:val="24"/>
                <w:szCs w:val="24"/>
                <w:lang w:eastAsia="ja-JP"/>
              </w:rPr>
            </w:pPr>
          </w:p>
        </w:tc>
        <w:tc>
          <w:tcPr>
            <w:tcW w:w="4465" w:type="pct"/>
            <w:vAlign w:val="center"/>
            <w:hideMark/>
          </w:tcPr>
          <w:p w14:paraId="3BFF16E8" w14:textId="77777777" w:rsidR="00D72FFE" w:rsidRPr="00B47B00" w:rsidRDefault="00301685" w:rsidP="00C869E5">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41E8D5C" w14:textId="3349CA87" w:rsidR="00D72FFE" w:rsidRPr="00E86BF0" w:rsidRDefault="00D72FFE" w:rsidP="00C869E5">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4</w:t>
            </w:r>
            <w:r>
              <w:rPr>
                <w:noProof/>
              </w:rPr>
              <w:fldChar w:fldCharType="end"/>
            </w:r>
            <w:r>
              <w:rPr>
                <w:rFonts w:eastAsia="Yu Mincho"/>
                <w:lang w:eastAsia="ja-JP"/>
              </w:rPr>
              <w:t>)</w:t>
            </w:r>
          </w:p>
        </w:tc>
      </w:tr>
    </w:tbl>
    <w:p w14:paraId="77818683" w14:textId="4F35C98F" w:rsidR="00D72FFE" w:rsidRDefault="004163BD" w:rsidP="00935E1E">
      <w:pPr>
        <w:rPr>
          <w:rFonts w:ascii="Times New Roman" w:hAnsi="Times New Roman" w:cs="Times New Roman"/>
          <w:sz w:val="24"/>
          <w:szCs w:val="24"/>
        </w:rPr>
      </w:pPr>
      <w:r>
        <w:rPr>
          <w:rFonts w:ascii="Times New Roman" w:hAnsi="Times New Roman" w:cs="Times New Roman"/>
          <w:sz w:val="24"/>
          <w:szCs w:val="24"/>
        </w:rPr>
        <w:t>w</w:t>
      </w:r>
      <w:r w:rsidR="00D72FFE">
        <w:rPr>
          <w:rFonts w:ascii="Times New Roman"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sidR="00D72FFE">
        <w:rPr>
          <w:rFonts w:ascii="Times New Roman" w:hAnsi="Times New Roman" w:cs="Times New Roman"/>
          <w:sz w:val="24"/>
          <w:szCs w:val="24"/>
        </w:rPr>
        <w:t xml:space="preserve"> is the median of the target bus and its subsequent bu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D72FFE">
        <w:rPr>
          <w:rFonts w:ascii="Times New Roman" w:hAnsi="Times New Roman" w:cs="Times New Roman"/>
          <w:sz w:val="24"/>
          <w:szCs w:val="24"/>
        </w:rPr>
        <w:t xml:space="preserve"> is the walking time. </w:t>
      </w:r>
      <m:oMath>
        <m:r>
          <w:rPr>
            <w:rFonts w:ascii="Cambria Math" w:hAnsi="Cambria Math" w:cs="Times New Roman"/>
            <w:sz w:val="24"/>
            <w:szCs w:val="24"/>
          </w:rPr>
          <m:t>T</m:t>
        </m:r>
      </m:oMath>
      <w:r w:rsidR="00D72FFE">
        <w:rPr>
          <w:rFonts w:ascii="Times New Roman" w:hAnsi="Times New Roman" w:cs="Times New Roman"/>
          <w:sz w:val="24"/>
          <w:szCs w:val="24"/>
        </w:rPr>
        <w:t xml:space="preserve"> is the bus’s actual real-time departure and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sidR="00D72FFE">
        <w:rPr>
          <w:rFonts w:ascii="Times New Roman" w:hAnsi="Times New Roman" w:cs="Times New Roman"/>
          <w:sz w:val="24"/>
          <w:szCs w:val="24"/>
        </w:rPr>
        <w:t xml:space="preserve"> is the very first prior bus’s actual real-time departure time.</w:t>
      </w:r>
    </w:p>
    <w:p w14:paraId="1E294F3E" w14:textId="77777777"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 Another rationale is that we can make it a good benchmark: if another TPS’s performance is even worse than AT, we can say that it is not effective.</w:t>
      </w:r>
    </w:p>
    <w:p w14:paraId="31D1D138" w14:textId="77777777" w:rsidR="00A905B6" w:rsidRDefault="00A905B6" w:rsidP="00A905B6">
      <w:pPr>
        <w:jc w:val="both"/>
        <w:rPr>
          <w:rFonts w:ascii="Times New Roman" w:hAnsi="Times New Roman" w:cs="Times New Roman"/>
          <w:sz w:val="24"/>
          <w:szCs w:val="24"/>
        </w:rPr>
      </w:pPr>
    </w:p>
    <w:p w14:paraId="6007A4B5" w14:textId="77777777" w:rsidR="00D72FFE" w:rsidRDefault="00A905B6" w:rsidP="00A905B6">
      <w:pPr>
        <w:jc w:val="both"/>
        <w:rPr>
          <w:rFonts w:ascii="Times New Roman" w:hAnsi="Times New Roman" w:cs="Times New Roman"/>
          <w:sz w:val="24"/>
          <w:szCs w:val="24"/>
        </w:rPr>
      </w:pPr>
      <w:r>
        <w:rPr>
          <w:rFonts w:ascii="Times New Roman" w:hAnsi="Times New Roman" w:cs="Times New Roman"/>
          <w:b/>
          <w:sz w:val="24"/>
          <w:szCs w:val="24"/>
        </w:rPr>
        <w:t>Scheduled tactic (ST)</w:t>
      </w:r>
      <w:r>
        <w:rPr>
          <w:rFonts w:ascii="Times New Roman" w:hAnsi="Times New Roman" w:cs="Times New Roman"/>
          <w:sz w:val="24"/>
          <w:szCs w:val="24"/>
        </w:rPr>
        <w:t>.  Without knowing any information about the running status, users can still follow the schedule published to the public in advance. Traditionally known as timetable-dependent users, ST users prefer earlier final arrival time than convenience</w:t>
      </w:r>
      <w:r w:rsidR="00D72FFE">
        <w:rPr>
          <w:rFonts w:ascii="Times New Roman" w:hAnsi="Times New Roman" w:cs="Times New Roman"/>
          <w:sz w:val="24"/>
          <w:szCs w:val="24"/>
        </w:rPr>
        <w:t>.</w:t>
      </w:r>
      <w:r>
        <w:rPr>
          <w:rFonts w:ascii="Times New Roman" w:hAnsi="Times New Roman" w:cs="Times New Roman"/>
          <w:sz w:val="24"/>
          <w:szCs w:val="24"/>
        </w:rPr>
        <w:t xml:space="preserve"> Under this circumstance, the user will follow the scheduled timetable of the transit system regardless of possible delay </w:t>
      </w:r>
      <w:r w:rsidR="00D72FFE">
        <w:rPr>
          <w:rFonts w:ascii="Times New Roman" w:hAnsi="Times New Roman" w:cs="Times New Roman"/>
          <w:sz w:val="24"/>
          <w:szCs w:val="24"/>
        </w:rPr>
        <w:t>and the consequent waiting time:</w:t>
      </w:r>
    </w:p>
    <w:p w14:paraId="74714A73" w14:textId="77777777" w:rsidR="00D72FFE" w:rsidRDefault="00D72FFE" w:rsidP="00D72FFE">
      <w:pPr>
        <w:jc w:val="both"/>
        <w:rPr>
          <w:rFonts w:ascii="Times New Roman" w:hAnsi="Times New Roman" w:cs="Times New Roman"/>
          <w:sz w:val="24"/>
          <w:szCs w:val="24"/>
        </w:rPr>
      </w:pPr>
    </w:p>
    <w:tbl>
      <w:tblPr>
        <w:tblW w:w="4950" w:type="pct"/>
        <w:jc w:val="center"/>
        <w:tblLook w:val="04A0" w:firstRow="1" w:lastRow="0" w:firstColumn="1" w:lastColumn="0" w:noHBand="0" w:noVBand="1"/>
      </w:tblPr>
      <w:tblGrid>
        <w:gridCol w:w="474"/>
        <w:gridCol w:w="8273"/>
        <w:gridCol w:w="519"/>
      </w:tblGrid>
      <w:tr w:rsidR="00D72FFE" w14:paraId="3653E1BA" w14:textId="77777777" w:rsidTr="00C869E5">
        <w:trPr>
          <w:trHeight w:val="580"/>
          <w:jc w:val="center"/>
        </w:trPr>
        <w:tc>
          <w:tcPr>
            <w:tcW w:w="256" w:type="pct"/>
            <w:vAlign w:val="center"/>
          </w:tcPr>
          <w:p w14:paraId="394219B6" w14:textId="77777777" w:rsidR="00D72FFE" w:rsidRDefault="00D72FFE" w:rsidP="00C869E5">
            <w:pPr>
              <w:jc w:val="center"/>
              <w:rPr>
                <w:rFonts w:ascii="Times New Roman" w:eastAsia="Yu Mincho" w:hAnsi="Times New Roman" w:cs="Times New Roman"/>
                <w:sz w:val="24"/>
                <w:szCs w:val="24"/>
                <w:lang w:eastAsia="ja-JP"/>
              </w:rPr>
            </w:pPr>
          </w:p>
        </w:tc>
        <w:tc>
          <w:tcPr>
            <w:tcW w:w="4464" w:type="pct"/>
            <w:vAlign w:val="center"/>
            <w:hideMark/>
          </w:tcPr>
          <w:p w14:paraId="37E11F61" w14:textId="77777777" w:rsidR="00D72FFE" w:rsidRDefault="00301685" w:rsidP="00C869E5">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527D91EC" w14:textId="041FA26B" w:rsidR="00D72FFE" w:rsidRPr="00E86BF0" w:rsidRDefault="00D72FFE" w:rsidP="00C869E5">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5</w:t>
            </w:r>
            <w:r>
              <w:rPr>
                <w:noProof/>
              </w:rPr>
              <w:fldChar w:fldCharType="end"/>
            </w:r>
            <w:r>
              <w:rPr>
                <w:rFonts w:eastAsia="Yu Mincho"/>
                <w:lang w:eastAsia="ja-JP"/>
              </w:rPr>
              <w:t>)</w:t>
            </w:r>
          </w:p>
        </w:tc>
      </w:tr>
    </w:tbl>
    <w:p w14:paraId="51DA620A" w14:textId="3C38A2C4" w:rsidR="00D72FFE" w:rsidRDefault="00D72FFE" w:rsidP="00D72FFE">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5954270F" w14:textId="41EFFCC3" w:rsidR="00A905B6" w:rsidRDefault="00A905B6" w:rsidP="00D72FFE">
      <w:pPr>
        <w:ind w:firstLine="720"/>
        <w:jc w:val="both"/>
        <w:rPr>
          <w:rFonts w:ascii="Times New Roman" w:hAnsi="Times New Roman" w:cs="Times New Roman"/>
          <w:sz w:val="24"/>
          <w:szCs w:val="24"/>
        </w:rPr>
      </w:pPr>
      <w:r>
        <w:rPr>
          <w:rFonts w:ascii="Times New Roman" w:hAnsi="Times New Roman" w:cs="Times New Roman"/>
          <w:sz w:val="24"/>
          <w:szCs w:val="24"/>
        </w:rPr>
        <w:t>Consequently, the RTI apps user will not benefit from waiting time reduction. However, since theoretically no bus/train will leave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missing risk.</w:t>
      </w:r>
    </w:p>
    <w:p w14:paraId="0C6B62DD" w14:textId="77777777" w:rsidR="00A905B6" w:rsidRDefault="00A905B6" w:rsidP="00A905B6">
      <w:pPr>
        <w:rPr>
          <w:rFonts w:ascii="Times New Roman" w:hAnsi="Times New Roman" w:cs="Times New Roman"/>
          <w:sz w:val="24"/>
          <w:szCs w:val="24"/>
        </w:rPr>
      </w:pPr>
    </w:p>
    <w:p w14:paraId="0EBC67CB" w14:textId="77777777" w:rsidR="00A905B6" w:rsidRPr="005719F8" w:rsidRDefault="00A905B6" w:rsidP="00A905B6">
      <w:pPr>
        <w:jc w:val="both"/>
        <w:rPr>
          <w:rFonts w:ascii="Times New Roman" w:hAnsi="Times New Roman" w:cs="Times New Roman"/>
          <w:sz w:val="24"/>
          <w:szCs w:val="24"/>
        </w:rPr>
      </w:pPr>
      <w:r>
        <w:rPr>
          <w:rFonts w:ascii="Times New Roman" w:hAnsi="Times New Roman" w:cs="Times New Roman"/>
          <w:b/>
          <w:sz w:val="24"/>
          <w:szCs w:val="24"/>
        </w:rPr>
        <w:t>Empirical tactic (ET</w:t>
      </w:r>
      <w:r>
        <w:rPr>
          <w:rFonts w:ascii="Times New Roman" w:hAnsi="Times New Roman" w:cs="Times New Roman"/>
          <w:sz w:val="24"/>
          <w:szCs w:val="24"/>
        </w:rPr>
        <w:t xml:space="preserve">).  If a user can get access to the historical information on system performance, either from daily experience or a database, the user can relax the HDT based on the empirical average time/maximum time without any RTI. </w:t>
      </w:r>
    </w:p>
    <w:p w14:paraId="6CE6905D" w14:textId="4CD93D1F"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 xml:space="preserve">For the derivation of </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different users may adopt different ET strategy. In general, there are two parameters to determine an empirical HDT: learning function and learning memory. Learning function means the rules to generate the historical information, such as averaging and minimizing. Learning memory is the available time period for the learning process. Ordinary users will not memorize all the historical information due to limited memory and limite</w:t>
      </w:r>
      <w:r w:rsidR="0007469F">
        <w:rPr>
          <w:rFonts w:ascii="Times New Roman" w:hAnsi="Times New Roman" w:cs="Times New Roman"/>
          <w:sz w:val="24"/>
          <w:szCs w:val="24"/>
        </w:rPr>
        <w:t>d access to the historical data. For example:</w:t>
      </w:r>
    </w:p>
    <w:tbl>
      <w:tblPr>
        <w:tblW w:w="4950" w:type="pct"/>
        <w:jc w:val="center"/>
        <w:tblLook w:val="04A0" w:firstRow="1" w:lastRow="0" w:firstColumn="1" w:lastColumn="0" w:noHBand="0" w:noVBand="1"/>
      </w:tblPr>
      <w:tblGrid>
        <w:gridCol w:w="474"/>
        <w:gridCol w:w="8273"/>
        <w:gridCol w:w="519"/>
      </w:tblGrid>
      <w:tr w:rsidR="0007469F" w14:paraId="18F6A439" w14:textId="77777777" w:rsidTr="00C869E5">
        <w:trPr>
          <w:trHeight w:val="580"/>
          <w:jc w:val="center"/>
        </w:trPr>
        <w:tc>
          <w:tcPr>
            <w:tcW w:w="256" w:type="pct"/>
            <w:vAlign w:val="center"/>
          </w:tcPr>
          <w:p w14:paraId="62FFC8E1" w14:textId="77777777" w:rsidR="0007469F" w:rsidRDefault="0007469F" w:rsidP="00C869E5">
            <w:pPr>
              <w:jc w:val="center"/>
              <w:rPr>
                <w:rFonts w:ascii="Times New Roman" w:eastAsia="Yu Mincho" w:hAnsi="Times New Roman" w:cs="Times New Roman"/>
                <w:sz w:val="24"/>
                <w:szCs w:val="24"/>
                <w:lang w:eastAsia="ja-JP"/>
              </w:rPr>
            </w:pPr>
          </w:p>
        </w:tc>
        <w:tc>
          <w:tcPr>
            <w:tcW w:w="4463" w:type="pct"/>
            <w:vAlign w:val="center"/>
            <w:hideMark/>
          </w:tcPr>
          <w:p w14:paraId="09CA5BC0" w14:textId="77777777" w:rsidR="0007469F" w:rsidRDefault="00301685" w:rsidP="00C869E5">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332E7977" w14:textId="6CB39C88" w:rsidR="0007469F" w:rsidRPr="00E86BF0" w:rsidRDefault="0007469F" w:rsidP="00C869E5">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6</w:t>
            </w:r>
            <w:r>
              <w:rPr>
                <w:noProof/>
              </w:rPr>
              <w:fldChar w:fldCharType="end"/>
            </w:r>
            <w:r>
              <w:rPr>
                <w:rFonts w:eastAsia="Yu Mincho"/>
                <w:lang w:eastAsia="ja-JP"/>
              </w:rPr>
              <w:t>)</w:t>
            </w:r>
          </w:p>
        </w:tc>
      </w:tr>
    </w:tbl>
    <w:p w14:paraId="05352602" w14:textId="60C976CF" w:rsidR="0007469F" w:rsidRDefault="0007469F" w:rsidP="0051728E">
      <w:pPr>
        <w:rPr>
          <w:rFonts w:ascii="Times New Roman" w:hAnsi="Times New Roman" w:cs="Times New Roman"/>
          <w:sz w:val="24"/>
          <w:szCs w:val="24"/>
        </w:rPr>
      </w:pPr>
      <w:r>
        <w:rPr>
          <w:rFonts w:ascii="Times New Roman" w:hAnsi="Times New Roman" w:cs="Times New Roman"/>
          <w:sz w:val="24"/>
          <w:szCs w:val="24"/>
        </w:rPr>
        <w:t>where:</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memory (days). This specific ET strategy’s learning function is minimizing and</w:t>
      </w:r>
      <w:r w:rsidR="0051728E">
        <w:rPr>
          <w:rFonts w:ascii="Times New Roman" w:hAnsi="Times New Roman" w:cs="Times New Roman"/>
          <w:sz w:val="24"/>
          <w:szCs w:val="24"/>
        </w:rPr>
        <w:t xml:space="preserve"> its learning memory is n days.</w:t>
      </w:r>
    </w:p>
    <w:p w14:paraId="643D33C6" w14:textId="77777777"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 xml:space="preserve">ET is a common non-RTI strategy. In this paper, we also investigate waiting time’s relationship with ET strategy’s learning function (averaging and minimizing) and learning memory (1 days – </w:t>
      </w:r>
      <w:r w:rsidRPr="004A7F3F">
        <w:rPr>
          <w:rFonts w:ascii="Times New Roman" w:hAnsi="Times New Roman" w:cs="Times New Roman" w:hint="eastAsia"/>
          <w:sz w:val="24"/>
          <w:szCs w:val="24"/>
        </w:rPr>
        <w:t>1</w:t>
      </w:r>
      <w:r w:rsidRPr="004A7F3F">
        <w:rPr>
          <w:rFonts w:ascii="Times New Roman" w:hAnsi="Times New Roman" w:cs="Times New Roman"/>
          <w:sz w:val="24"/>
          <w:szCs w:val="24"/>
        </w:rPr>
        <w:t>0</w:t>
      </w:r>
      <w:r>
        <w:rPr>
          <w:rFonts w:ascii="Times New Roman" w:hAnsi="Times New Roman" w:cs="Times New Roman"/>
          <w:sz w:val="24"/>
          <w:szCs w:val="24"/>
        </w:rPr>
        <w:t xml:space="preserve"> days). Based on the results, we will find an ET strategy with the smallest average waiting time. </w:t>
      </w:r>
    </w:p>
    <w:p w14:paraId="1AF813AA" w14:textId="77777777" w:rsidR="00A905B6" w:rsidRDefault="00A905B6" w:rsidP="00A905B6">
      <w:pPr>
        <w:rPr>
          <w:rFonts w:ascii="Times New Roman" w:hAnsi="Times New Roman" w:cs="Times New Roman"/>
          <w:sz w:val="24"/>
          <w:szCs w:val="24"/>
        </w:rPr>
      </w:pPr>
    </w:p>
    <w:p w14:paraId="3A172757" w14:textId="77777777" w:rsidR="00A905B6" w:rsidRPr="0041102B" w:rsidRDefault="00A905B6" w:rsidP="00A905B6">
      <w:pPr>
        <w:rPr>
          <w:rFonts w:ascii="Times New Roman" w:hAnsi="Times New Roman" w:cs="Times New Roman"/>
          <w:b/>
          <w:sz w:val="24"/>
          <w:szCs w:val="24"/>
        </w:rPr>
      </w:pPr>
      <w:r w:rsidRPr="008D5C37">
        <w:rPr>
          <w:rFonts w:ascii="Times New Roman" w:hAnsi="Times New Roman" w:cs="Times New Roman"/>
          <w:b/>
          <w:sz w:val="24"/>
          <w:szCs w:val="24"/>
        </w:rPr>
        <w:t>[</w:t>
      </w:r>
      <w:r w:rsidRPr="0041102B">
        <w:rPr>
          <w:rFonts w:ascii="Times New Roman" w:hAnsi="Times New Roman" w:cs="Times New Roman"/>
          <w:b/>
          <w:sz w:val="24"/>
          <w:szCs w:val="24"/>
        </w:rPr>
        <w:t>RT</w:t>
      </w:r>
      <w:r>
        <w:rPr>
          <w:rFonts w:ascii="Times New Roman" w:hAnsi="Times New Roman" w:cs="Times New Roman"/>
          <w:b/>
          <w:sz w:val="24"/>
          <w:szCs w:val="24"/>
        </w:rPr>
        <w:t>I-based trip planning strategy]</w:t>
      </w:r>
    </w:p>
    <w:p w14:paraId="254D127E" w14:textId="2B1FF9D1"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To investigate the RTI-user’s behaviors, we need to first conceptualize the RTI apps’ trip planning process. </w:t>
      </w:r>
      <w:r w:rsidR="004312E1">
        <w:rPr>
          <w:rFonts w:ascii="Times New Roman" w:hAnsi="Times New Roman" w:cs="Times New Roman"/>
          <w:sz w:val="24"/>
          <w:szCs w:val="24"/>
        </w:rPr>
        <w:t xml:space="preserve">[insert] </w:t>
      </w:r>
      <w:r>
        <w:rPr>
          <w:rFonts w:ascii="Times New Roman" w:hAnsi="Times New Roman" w:cs="Times New Roman"/>
          <w:sz w:val="24"/>
          <w:szCs w:val="24"/>
        </w:rPr>
        <w:t>The process of RTI apps’ decision making consists of several steps: First, RTI apps</w:t>
      </w:r>
      <w:r w:rsidRPr="000D420D">
        <w:rPr>
          <w:rFonts w:ascii="Times New Roman" w:hAnsi="Times New Roman" w:cs="Times New Roman"/>
          <w:sz w:val="24"/>
          <w:szCs w:val="24"/>
        </w:rPr>
        <w:t xml:space="preserve"> </w:t>
      </w:r>
      <w:r>
        <w:rPr>
          <w:rFonts w:ascii="Times New Roman" w:hAnsi="Times New Roman" w:cs="Times New Roman"/>
          <w:sz w:val="24"/>
          <w:szCs w:val="24"/>
        </w:rPr>
        <w:t>will provide different path choices for users and their HDT or users will find the desired bus trips/routes from the list in the RTI app. Then, the trip update data will provide ETDs at the target stops for RTI apps</w:t>
      </w:r>
      <w:r w:rsidRPr="000D420D">
        <w:rPr>
          <w:rFonts w:ascii="Times New Roman" w:hAnsi="Times New Roman" w:cs="Times New Roman"/>
          <w:sz w:val="24"/>
          <w:szCs w:val="24"/>
        </w:rPr>
        <w:t xml:space="preserve"> </w:t>
      </w:r>
      <w:r>
        <w:rPr>
          <w:rFonts w:ascii="Times New Roman" w:hAnsi="Times New Roman" w:cs="Times New Roman"/>
          <w:sz w:val="24"/>
          <w:szCs w:val="24"/>
        </w:rPr>
        <w:t>or users. Finally, RTI apps</w:t>
      </w:r>
      <w:r w:rsidRPr="000D420D">
        <w:rPr>
          <w:rFonts w:ascii="Times New Roman" w:hAnsi="Times New Roman" w:cs="Times New Roman"/>
          <w:sz w:val="24"/>
          <w:szCs w:val="24"/>
        </w:rPr>
        <w:t xml:space="preserve"> </w:t>
      </w:r>
      <w:r>
        <w:rPr>
          <w:rFonts w:ascii="Times New Roman" w:hAnsi="Times New Roman" w:cs="Times New Roman"/>
          <w:sz w:val="24"/>
          <w:szCs w:val="24"/>
        </w:rPr>
        <w:t>or users will subtract estimate walking time and obtain estimated HDT. The estimated HDT is not constant; instead, RTI apps</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will update it according to the real-time trip update data. </w:t>
      </w:r>
    </w:p>
    <w:p w14:paraId="18CB361B"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Previous research has proven that RTI users will adapt their behavior to shorten their waiting ti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Pr>
          <w:rFonts w:ascii="Times New Roman" w:hAnsi="Times New Roman" w:cs="Times New Roman"/>
          <w:sz w:val="24"/>
          <w:szCs w:val="24"/>
        </w:rPr>
        <w:fldChar w:fldCharType="separate"/>
      </w:r>
      <w:r w:rsidRPr="00BC2E8A">
        <w:rPr>
          <w:rFonts w:ascii="Times New Roman" w:hAnsi="Times New Roman" w:cs="Times New Roman"/>
          <w:noProof/>
          <w:sz w:val="24"/>
          <w:szCs w:val="24"/>
        </w:rPr>
        <w:t>(Cats &amp; Gkioulou, 2017)</w:t>
      </w:r>
      <w:r>
        <w:rPr>
          <w:rFonts w:ascii="Times New Roman" w:hAnsi="Times New Roman" w:cs="Times New Roman"/>
          <w:sz w:val="24"/>
          <w:szCs w:val="24"/>
        </w:rPr>
        <w:fldChar w:fldCharType="end"/>
      </w:r>
      <w:r>
        <w:rPr>
          <w:rFonts w:ascii="Times New Roman" w:hAnsi="Times New Roman" w:cs="Times New Roman"/>
          <w:sz w:val="24"/>
          <w:szCs w:val="24"/>
        </w:rPr>
        <w:t>. Depending on the relationship between given estimated HDTs and the current time, the user will decide the actual HDT. Just like non-RTI strategies, the essential part is the criteria to derive the actual HDT.</w:t>
      </w:r>
    </w:p>
    <w:p w14:paraId="46E7647A" w14:textId="77777777" w:rsidR="00A905B6" w:rsidRPr="000D420D" w:rsidRDefault="00A905B6" w:rsidP="00A905B6">
      <w:pPr>
        <w:rPr>
          <w:rFonts w:ascii="Times New Roman" w:hAnsi="Times New Roman" w:cs="Times New Roman"/>
          <w:sz w:val="24"/>
          <w:szCs w:val="24"/>
        </w:rPr>
      </w:pPr>
    </w:p>
    <w:p w14:paraId="36067EC7"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Greedy tactic (GT)</w:t>
      </w:r>
      <w:r>
        <w:rPr>
          <w:rFonts w:ascii="Times New Roman" w:hAnsi="Times New Roman" w:cs="Times New Roman"/>
          <w:sz w:val="24"/>
          <w:szCs w:val="24"/>
        </w:rPr>
        <w:t xml:space="preserve">.  Most transit users do not want to wait. Moreover, if a user encounters extreme weather events, especially cold weather and heavy precipitation, she/he may want to reduce the waiting time as much as possible. In practice, a greedy tactic (GT) user will check the relationship between suggested HDT and current time by consulting RTI apps. She/he will only </w:t>
      </w:r>
      <w:r>
        <w:rPr>
          <w:rFonts w:ascii="Times New Roman" w:hAnsi="Times New Roman" w:cs="Times New Roman"/>
          <w:sz w:val="24"/>
          <w:szCs w:val="24"/>
        </w:rPr>
        <w:lastRenderedPageBreak/>
        <w:t>leave if the RTI app</w:t>
      </w:r>
      <w:r w:rsidRPr="000D420D">
        <w:rPr>
          <w:rFonts w:ascii="Times New Roman" w:hAnsi="Times New Roman" w:cs="Times New Roman"/>
          <w:sz w:val="24"/>
          <w:szCs w:val="24"/>
        </w:rPr>
        <w:t xml:space="preserve"> </w:t>
      </w:r>
      <w:r>
        <w:rPr>
          <w:rFonts w:ascii="Times New Roman" w:hAnsi="Times New Roman" w:cs="Times New Roman"/>
          <w:sz w:val="24"/>
          <w:szCs w:val="24"/>
        </w:rPr>
        <w:t>tells her/him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A905B6" w14:paraId="0106049C" w14:textId="77777777" w:rsidTr="00DB2B46">
        <w:trPr>
          <w:trHeight w:val="580"/>
          <w:jc w:val="center"/>
        </w:trPr>
        <w:tc>
          <w:tcPr>
            <w:tcW w:w="256" w:type="pct"/>
            <w:vAlign w:val="center"/>
          </w:tcPr>
          <w:p w14:paraId="323A65B2"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055C297F" w14:textId="77777777" w:rsidR="00A905B6" w:rsidRDefault="00301685" w:rsidP="00DB2B46">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3BB099B8" w14:textId="5E71A54B" w:rsidR="00A905B6" w:rsidRPr="00E86BF0"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7</w:t>
            </w:r>
            <w:r>
              <w:rPr>
                <w:noProof/>
              </w:rPr>
              <w:fldChar w:fldCharType="end"/>
            </w:r>
            <w:r>
              <w:rPr>
                <w:rFonts w:eastAsia="Yu Mincho"/>
                <w:lang w:eastAsia="ja-JP"/>
              </w:rPr>
              <w:t>)</w:t>
            </w:r>
          </w:p>
        </w:tc>
      </w:tr>
    </w:tbl>
    <w:p w14:paraId="5EEB8333"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0C153404" w14:textId="53DF84BC"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333E7A">
        <w:rPr>
          <w:rFonts w:ascii="Times New Roman" w:hAnsi="Times New Roman" w:cs="Times New Roman"/>
          <w:sz w:val="24"/>
          <w:szCs w:val="24"/>
        </w:rPr>
        <w:t xml:space="preserve">Figure </w:t>
      </w:r>
      <w:r w:rsidR="002A4DED">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as the green line. However, due to the instability of transit system, the missing risk of GT is also the highest. Due to the possible reclaimed delay and discontinuity delay, the bus will likely leave earlier than ETD. Even a smallest disturbance during the walking process or the bus running status during user’s walking can result in a missing bus using this strategy. Consequently, the user may suffer from a long waiting time penalty, which is almost equal to a headway, the largest possible waiting time.</w:t>
      </w:r>
    </w:p>
    <w:p w14:paraId="24793F64" w14:textId="77777777" w:rsidR="00A905B6" w:rsidRDefault="00A905B6" w:rsidP="00A905B6">
      <w:pPr>
        <w:ind w:firstLine="720"/>
        <w:jc w:val="both"/>
        <w:rPr>
          <w:rFonts w:ascii="Times New Roman" w:hAnsi="Times New Roman" w:cs="Times New Roman"/>
          <w:sz w:val="24"/>
          <w:szCs w:val="24"/>
        </w:rPr>
      </w:pPr>
    </w:p>
    <w:p w14:paraId="5A81B32C" w14:textId="6F9931C4"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Prudent tactic (P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Figure 3</w:t>
      </w:r>
      <w:r>
        <w:rPr>
          <w:rFonts w:ascii="Times New Roman" w:hAnsi="Times New Roman" w:cs="Times New Roman"/>
          <w:sz w:val="24"/>
          <w:szCs w:val="24"/>
        </w:rPr>
        <w:fldChar w:fldCharType="end"/>
      </w:r>
      <w:r>
        <w:rPr>
          <w:rFonts w:ascii="Times New Roman" w:hAnsi="Times New Roman" w:cs="Times New Roman"/>
          <w:sz w:val="24"/>
          <w:szCs w:val="24"/>
        </w:rPr>
        <w:t xml:space="preserve"> together show the high risk of GT trip planning strategy. If a user would like to save waiting time and keep some degree of missing risk simultaneously, she/he may leave a short buffer of several minutes earlier than GT. Similar strategies were adopted in the context of scheduled time: some passengers </w:t>
      </w:r>
      <w:r w:rsidR="00442130">
        <w:rPr>
          <w:rFonts w:ascii="Times New Roman" w:hAnsi="Times New Roman" w:cs="Times New Roman"/>
          <w:sz w:val="24"/>
          <w:szCs w:val="24"/>
        </w:rPr>
        <w:t>would</w:t>
      </w:r>
      <w:r>
        <w:rPr>
          <w:rFonts w:ascii="Times New Roman" w:hAnsi="Times New Roman" w:cs="Times New Roman"/>
          <w:sz w:val="24"/>
          <w:szCs w:val="24"/>
        </w:rPr>
        <w:t xml:space="preserve"> leave 2-3 minutes before scheduled service arrival in case of some unexpected “risky” events, such as delay by the 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risk aversion 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3CC382A4"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Similarly, a prudent RTI passenger will leave a short buffer for the risk of missing bus and unexpected reclaimed delay and discontinuity delay.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PT users’ HDT is:</w:t>
      </w:r>
    </w:p>
    <w:tbl>
      <w:tblPr>
        <w:tblW w:w="4950" w:type="pct"/>
        <w:jc w:val="center"/>
        <w:tblLook w:val="04A0" w:firstRow="1" w:lastRow="0" w:firstColumn="1" w:lastColumn="0" w:noHBand="0" w:noVBand="1"/>
      </w:tblPr>
      <w:tblGrid>
        <w:gridCol w:w="474"/>
        <w:gridCol w:w="8273"/>
        <w:gridCol w:w="519"/>
      </w:tblGrid>
      <w:tr w:rsidR="00A905B6" w14:paraId="11B50D4D" w14:textId="77777777" w:rsidTr="00DB2B46">
        <w:trPr>
          <w:trHeight w:val="580"/>
          <w:jc w:val="center"/>
        </w:trPr>
        <w:tc>
          <w:tcPr>
            <w:tcW w:w="256" w:type="pct"/>
            <w:vAlign w:val="center"/>
          </w:tcPr>
          <w:p w14:paraId="33779762"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0DF76139" w14:textId="77777777" w:rsidR="00A905B6" w:rsidRDefault="00301685" w:rsidP="00DB2B46">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597A48" w14:textId="44C38CD2" w:rsidR="00A905B6" w:rsidRPr="00E86BF0" w:rsidRDefault="00A905B6" w:rsidP="00DB2B46">
            <w:pPr>
              <w:pStyle w:val="TimesNewRoman"/>
              <w:rPr>
                <w:rFonts w:asciiTheme="minorHAnsi" w:hAnsiTheme="minorHAnsi" w:cstheme="minorBidi"/>
                <w:sz w:val="18"/>
                <w:szCs w:val="18"/>
              </w:rPr>
            </w:pPr>
            <w:bookmarkStart w:id="5"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8</w:t>
            </w:r>
            <w:r>
              <w:rPr>
                <w:noProof/>
              </w:rPr>
              <w:fldChar w:fldCharType="end"/>
            </w:r>
            <w:r>
              <w:rPr>
                <w:rFonts w:eastAsia="Yu Mincho"/>
                <w:lang w:eastAsia="ja-JP"/>
              </w:rPr>
              <w:t>)</w:t>
            </w:r>
            <w:bookmarkEnd w:id="5"/>
          </w:p>
        </w:tc>
      </w:tr>
    </w:tbl>
    <w:p w14:paraId="69CC0116"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where: IB is the insurance buffer.</w:t>
      </w:r>
    </w:p>
    <w:p w14:paraId="52529916" w14:textId="585D88C3"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he buffer strategy is a combination of empirical and real-time result: the calculation of buffer is empirical, and the calculation of actual home departure time is based on the empirical buffer and real-time inform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between IB and reclaimed delay. RTI-based strategy is risky due to the existence of reclaimed delay, thus, the ultimate purpose of IB is to compensate for the reclaimed delay. Therefore, in the theoretical optimal PT scenario, an optimal insurance buffer should be exactly equal to the reclaimed delay to achieve 0 waiting time.</w:t>
      </w:r>
      <w:r w:rsidRPr="00EA6929">
        <w:rPr>
          <w:rFonts w:ascii="Times New Roman" w:hAnsi="Times New Roman" w:cs="Times New Roman"/>
          <w:sz w:val="24"/>
          <w:szCs w:val="24"/>
        </w:rPr>
        <w:t xml:space="preserve"> </w:t>
      </w:r>
      <w:r>
        <w:rPr>
          <w:rFonts w:ascii="Times New Roman" w:hAnsi="Times New Roman" w:cs="Times New Roman"/>
          <w:sz w:val="24"/>
          <w:szCs w:val="24"/>
        </w:rPr>
        <w:t xml:space="preserve">Practically, IB can also relax the instability caused by the </w:t>
      </w:r>
      <w:r>
        <w:rPr>
          <w:rFonts w:ascii="Times New Roman" w:hAnsi="Times New Roman" w:cs="Times New Roman" w:hint="eastAsia"/>
          <w:sz w:val="24"/>
          <w:szCs w:val="24"/>
        </w:rPr>
        <w:t>disc</w:t>
      </w:r>
      <w:r>
        <w:rPr>
          <w:rFonts w:ascii="Times New Roman" w:hAnsi="Times New Roman" w:cs="Times New Roman"/>
          <w:sz w:val="24"/>
          <w:szCs w:val="24"/>
        </w:rPr>
        <w:t xml:space="preserve">ontinuity nature of RTI feeds and some measurement errors. </w:t>
      </w:r>
    </w:p>
    <w:p w14:paraId="45C7B0A4" w14:textId="77777777" w:rsidR="00A905B6" w:rsidRDefault="00A905B6" w:rsidP="00A905B6">
      <w:pPr>
        <w:jc w:val="center"/>
        <w:rPr>
          <w:rFonts w:ascii="Times New Roman" w:hAnsi="Times New Roman" w:cs="Times New Roman"/>
          <w:sz w:val="24"/>
          <w:szCs w:val="24"/>
        </w:rPr>
      </w:pPr>
    </w:p>
    <w:p w14:paraId="18D060A4" w14:textId="77777777" w:rsidR="00A905B6" w:rsidRDefault="00A905B6" w:rsidP="00A905B6">
      <w:pPr>
        <w:jc w:val="both"/>
        <w:rPr>
          <w:rFonts w:ascii="Times New Roman" w:hAnsi="Times New Roman" w:cs="Times New Roman"/>
          <w:sz w:val="24"/>
          <w:szCs w:val="24"/>
        </w:rPr>
      </w:pPr>
    </w:p>
    <w:p w14:paraId="0D183DFC"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Insurance buffer’s value is also a good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and less </w:t>
      </w:r>
      <w:r w:rsidRPr="00E00385">
        <w:rPr>
          <w:rFonts w:ascii="Times New Roman" w:hAnsi="Times New Roman" w:cs="Times New Roman"/>
          <w:sz w:val="24"/>
          <w:szCs w:val="24"/>
        </w:rPr>
        <w:t>risk-averse</w:t>
      </w:r>
      <w:r>
        <w:rPr>
          <w:rFonts w:ascii="Times New Roman" w:hAnsi="Times New Roman" w:cs="Times New Roman"/>
          <w:sz w:val="24"/>
          <w:szCs w:val="24"/>
        </w:rPr>
        <w:t xml:space="preserve"> the user is. </w:t>
      </w:r>
    </w:p>
    <w:p w14:paraId="760EAE2E" w14:textId="77777777" w:rsidR="00A905B6" w:rsidRDefault="00A905B6" w:rsidP="00A905B6">
      <w:pPr>
        <w:pStyle w:val="IndentTimesNewRoman"/>
      </w:pPr>
      <w:r>
        <w:t xml:space="preserve">Prudent tactic and greedy tactic can be categorized as a </w:t>
      </w:r>
      <w:r w:rsidRPr="007813A4">
        <w:rPr>
          <w:i/>
        </w:rPr>
        <w:t>prudent tactic family</w:t>
      </w:r>
      <w:r>
        <w:t>, for GT is a special case of PT with IB = 0. With different IBs, each prudent tactic can vary in actual waiting time. We would like to optimize IBs and find the best prudent tactic with maximal waiting time reduction.</w:t>
      </w:r>
    </w:p>
    <w:p w14:paraId="2C3D1F69" w14:textId="77777777" w:rsidR="00A905B6" w:rsidRDefault="00A905B6" w:rsidP="00A905B6">
      <w:pPr>
        <w:ind w:firstLine="720"/>
        <w:jc w:val="both"/>
        <w:rPr>
          <w:rFonts w:ascii="Times New Roman" w:hAnsi="Times New Roman" w:cs="Times New Roman"/>
          <w:sz w:val="24"/>
          <w:szCs w:val="24"/>
        </w:rPr>
      </w:pPr>
    </w:p>
    <w:p w14:paraId="3FEACCFF" w14:textId="77777777" w:rsidR="00A905B6" w:rsidRDefault="00A905B6" w:rsidP="00A905B6">
      <w:pPr>
        <w:jc w:val="both"/>
        <w:rPr>
          <w:rFonts w:ascii="Times New Roman" w:hAnsi="Times New Roman" w:cs="Times New Roman"/>
          <w:b/>
          <w:sz w:val="24"/>
          <w:szCs w:val="24"/>
        </w:rPr>
      </w:pPr>
    </w:p>
    <w:p w14:paraId="2DC721EA"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Prudent tactic with optimal insurance buffer (PT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14:paraId="4B6CC83A"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transit systems’ instability and uncertainty, users with appropriate RTI advice can adapt and optimize each trip according to the delay and real-time information. Volunteered optimization is independent from the scheduled timetable; instead, it is based on the real-time status and decentralized. The RTI apps or the public transit service providers will pre-calculate all the optimal parameters; users will consult the suggested home departure time and leave home accordingly. In this way, with the maximization of waiting time reduction in the individual level, the overall waiting time penalty will also be diminished. To achieve volunteered optimization, it is necessary to optimize each individual trip, which is from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family. Correspondingly, we need to find the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with optimal insurance buffer: </w:t>
      </w:r>
      <w:r>
        <w:rPr>
          <w:rFonts w:ascii="Times New Roman" w:hAnsi="Times New Roman" w:cs="Times New Roman"/>
          <w:i/>
          <w:sz w:val="24"/>
          <w:szCs w:val="24"/>
        </w:rPr>
        <w:t>PT</w:t>
      </w:r>
      <w:r w:rsidRPr="003E66E6">
        <w:rPr>
          <w:rFonts w:ascii="Times New Roman" w:hAnsi="Times New Roman" w:cs="Times New Roman"/>
          <w:i/>
          <w:sz w:val="24"/>
          <w:szCs w:val="24"/>
        </w:rPr>
        <w:t xml:space="preserve"> optimal</w:t>
      </w:r>
      <w:r>
        <w:rPr>
          <w:rFonts w:ascii="Times New Roman" w:hAnsi="Times New Roman" w:cs="Times New Roman"/>
          <w:sz w:val="24"/>
          <w:szCs w:val="24"/>
        </w:rPr>
        <w:t>.</w:t>
      </w:r>
    </w:p>
    <w:p w14:paraId="274A3815"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B060A">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how PT optimal resynchronizes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offset and the user will successfully take the expected bus.</w:t>
      </w:r>
    </w:p>
    <w:p w14:paraId="65563D64" w14:textId="77777777" w:rsidR="00A905B6" w:rsidRDefault="00A905B6" w:rsidP="00A905B6">
      <w:pPr>
        <w:keepNext/>
        <w:jc w:val="both"/>
      </w:pPr>
      <w:r>
        <w:rPr>
          <w:noProof/>
        </w:rPr>
        <w:lastRenderedPageBreak/>
        <w:drawing>
          <wp:inline distT="0" distB="0" distL="0" distR="0" wp14:anchorId="2D9361BA" wp14:editId="0A18D838">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952875"/>
                    </a:xfrm>
                    <a:prstGeom prst="rect">
                      <a:avLst/>
                    </a:prstGeom>
                  </pic:spPr>
                </pic:pic>
              </a:graphicData>
            </a:graphic>
          </wp:inline>
        </w:drawing>
      </w:r>
    </w:p>
    <w:p w14:paraId="387E1546" w14:textId="77777777" w:rsidR="00A905B6" w:rsidRDefault="00A905B6" w:rsidP="00A905B6">
      <w:pPr>
        <w:pStyle w:val="IndentTimesNewRoman"/>
        <w:ind w:firstLine="0"/>
        <w:jc w:val="center"/>
      </w:pPr>
      <w:bookmarkStart w:id="6" w:name="_Ref16063523"/>
      <w:r>
        <w:t xml:space="preserve">Figure </w:t>
      </w:r>
      <w:fldSimple w:instr=" SEQ Figure \* ARABIC ">
        <w:r>
          <w:rPr>
            <w:noProof/>
          </w:rPr>
          <w:t>4</w:t>
        </w:r>
      </w:fldSimple>
      <w:bookmarkEnd w:id="6"/>
      <w:r>
        <w:t xml:space="preserve"> Space-time diagram of the PT optimal's trip</w:t>
      </w:r>
    </w:p>
    <w:p w14:paraId="5802E024"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A905B6" w14:paraId="7975E8B6" w14:textId="77777777" w:rsidTr="00DB2B46">
        <w:trPr>
          <w:trHeight w:val="747"/>
          <w:jc w:val="center"/>
        </w:trPr>
        <w:tc>
          <w:tcPr>
            <w:tcW w:w="255" w:type="pct"/>
            <w:vAlign w:val="center"/>
          </w:tcPr>
          <w:p w14:paraId="015DAA63" w14:textId="77777777" w:rsidR="00A905B6" w:rsidRDefault="00A905B6" w:rsidP="00DB2B46">
            <w:pPr>
              <w:jc w:val="both"/>
              <w:rPr>
                <w:rFonts w:ascii="Times New Roman" w:eastAsia="Yu Mincho" w:hAnsi="Times New Roman" w:cs="Times New Roman"/>
                <w:sz w:val="24"/>
                <w:szCs w:val="24"/>
                <w:lang w:eastAsia="ja-JP"/>
              </w:rPr>
            </w:pPr>
          </w:p>
        </w:tc>
        <w:tc>
          <w:tcPr>
            <w:tcW w:w="4465" w:type="pct"/>
            <w:vAlign w:val="center"/>
            <w:hideMark/>
          </w:tcPr>
          <w:p w14:paraId="015E3B43" w14:textId="77777777" w:rsidR="00A905B6" w:rsidRDefault="00A905B6" w:rsidP="00DB2B46">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17141BA9" w14:textId="41F90BF9" w:rsidR="00A905B6" w:rsidRPr="006D08E3" w:rsidRDefault="00A905B6" w:rsidP="00DB2B46">
            <w:pPr>
              <w:pStyle w:val="TimesNewRoman"/>
              <w:jc w:val="both"/>
              <w:rPr>
                <w:rFonts w:asciiTheme="minorHAnsi" w:hAnsiTheme="minorHAnsi" w:cstheme="minorBidi"/>
                <w:sz w:val="18"/>
                <w:szCs w:val="18"/>
              </w:rPr>
            </w:pPr>
            <w:bookmarkStart w:id="7"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9</w:t>
            </w:r>
            <w:r>
              <w:rPr>
                <w:noProof/>
              </w:rPr>
              <w:fldChar w:fldCharType="end"/>
            </w:r>
            <w:bookmarkEnd w:id="7"/>
            <w:r>
              <w:rPr>
                <w:rFonts w:eastAsia="Yu Mincho"/>
                <w:lang w:eastAsia="ja-JP"/>
              </w:rPr>
              <w:t>)</w:t>
            </w:r>
          </w:p>
        </w:tc>
      </w:tr>
    </w:tbl>
    <w:p w14:paraId="3B6D7628" w14:textId="34CD9C96" w:rsidR="00A905B6" w:rsidRPr="00DE6716" w:rsidRDefault="00A905B6" w:rsidP="00A905B6">
      <w:pPr>
        <w:jc w:val="both"/>
        <w:rPr>
          <w:rFonts w:ascii="Times New Roman" w:hAnsi="Times New Roman" w:cs="Times New Roman"/>
          <w:sz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002A4DED" w:rsidRPr="002A4DED">
        <w:rPr>
          <w:rFonts w:ascii="Times New Roman" w:hAnsi="Times New Roman" w:cs="Times New Roman"/>
          <w:sz w:val="24"/>
        </w:rPr>
        <w:t>(4)</w:t>
      </w:r>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002A4DED" w:rsidRPr="002A4DED">
        <w:rPr>
          <w:rFonts w:ascii="Times New Roman" w:hAnsi="Times New Roman" w:cs="Times New Roman"/>
          <w:sz w:val="24"/>
        </w:rPr>
        <w:t>(9</w:t>
      </w:r>
      <w:r w:rsidRPr="00DE6716">
        <w:rPr>
          <w:rFonts w:ascii="Times New Roman" w:hAnsi="Times New Roman" w:cs="Times New Roman"/>
          <w:sz w:val="24"/>
        </w:rPr>
        <w:fldChar w:fldCharType="end"/>
      </w:r>
      <w:r w:rsidRPr="00DE6716">
        <w:rPr>
          <w:rFonts w:ascii="Times New Roman" w:hAnsi="Times New Roman" w:cs="Times New Roman"/>
          <w:sz w:val="24"/>
        </w:rPr>
        <w:t>), we have:</w:t>
      </w:r>
      <w:r>
        <w:rPr>
          <w:rFonts w:ascii="Times New Roman" w:hAnsi="Times New Roman" w:cs="Times New Roman"/>
          <w:sz w:val="24"/>
        </w:rPr>
        <w:t xml:space="preserve"> </w:t>
      </w:r>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715AAB47" w14:textId="11F09EBE" w:rsidR="00A905B6" w:rsidRPr="00196D81" w:rsidRDefault="00A905B6" w:rsidP="00A905B6">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 xml:space="preserve">empirically, we simulated the users’ real-time waiting time 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r w:rsidR="002A4DED" w:rsidRPr="002A4DED">
        <w:rPr>
          <w:rFonts w:ascii="Times New Roman" w:hAnsi="Times New Roman" w:cs="Times New Roman"/>
          <w:sz w:val="24"/>
        </w:rPr>
        <w:t>Figure 5</w:t>
      </w:r>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learning process:</w:t>
      </w:r>
    </w:p>
    <w:p w14:paraId="3E69BF53" w14:textId="77777777" w:rsidR="00A905B6" w:rsidRDefault="00A905B6" w:rsidP="00A905B6">
      <w:pPr>
        <w:pStyle w:val="IndentTimesNewRoman"/>
        <w:numPr>
          <w:ilvl w:val="0"/>
          <w:numId w:val="15"/>
        </w:numPr>
        <w:jc w:val="both"/>
      </w:pPr>
      <w:r>
        <w:t>Calculation: Calculate the performance for all designated buffers for optimization (0 – 290 seconds). The results contain user’s arrival time at the stop and the actual taken bus’s departure time for users with different walking time (0– 9 minutes).</w:t>
      </w:r>
    </w:p>
    <w:p w14:paraId="79DDA8CB" w14:textId="77777777" w:rsidR="00A905B6" w:rsidRDefault="00A905B6" w:rsidP="00A905B6">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47A16530" w14:textId="77777777" w:rsidR="00A905B6" w:rsidRDefault="00A905B6" w:rsidP="00A905B6">
      <w:pPr>
        <w:pStyle w:val="IndentTimesNewRoman"/>
        <w:numPr>
          <w:ilvl w:val="0"/>
          <w:numId w:val="15"/>
        </w:numPr>
        <w:jc w:val="both"/>
      </w:pPr>
      <w:r>
        <w:lastRenderedPageBreak/>
        <w:t>Finalization: For each day, reduce all past days’ buffers into one by finding the maximum of the optimal buffers. Meanwhile, to accommodate the seasonal major changes in the schedule, we will restart the learning process whenever the major change is facilitated.</w:t>
      </w:r>
    </w:p>
    <w:p w14:paraId="15B3BC94" w14:textId="77777777" w:rsidR="00A905B6" w:rsidRDefault="00A905B6" w:rsidP="00A905B6">
      <w:pPr>
        <w:pStyle w:val="IndentTimesNewRoman"/>
        <w:numPr>
          <w:ilvl w:val="0"/>
          <w:numId w:val="15"/>
        </w:numPr>
        <w:jc w:val="both"/>
      </w:pPr>
      <w:r>
        <w:t>Revalidat</w:t>
      </w:r>
      <w:r>
        <w:rPr>
          <w:rFonts w:hint="eastAsia"/>
        </w:rPr>
        <w:t>ion</w:t>
      </w:r>
      <w:r>
        <w:t>: Based on the finalized buffers, calculate the performance of each day.</w:t>
      </w:r>
    </w:p>
    <w:p w14:paraId="2B5640F3" w14:textId="77777777" w:rsidR="00A905B6" w:rsidRDefault="00A905B6" w:rsidP="00A905B6">
      <w:pPr>
        <w:pStyle w:val="IndentTimesNewRoman"/>
        <w:jc w:val="both"/>
      </w:pPr>
      <w:r>
        <w:t xml:space="preserve">All of the steps can be conducted by RTI apps or transit providers in the operational stage on the fly. In this way, we guarantee the </w:t>
      </w:r>
      <w:r w:rsidRPr="00BD6928">
        <w:t>optimality</w:t>
      </w:r>
      <w:r>
        <w:t xml:space="preserve"> of obtained buffers: first, </w:t>
      </w:r>
      <w:r w:rsidRPr="006B729C">
        <w:rPr>
          <w:i/>
        </w:rPr>
        <w:t>calculation step</w:t>
      </w:r>
      <w:r>
        <w:t xml:space="preserve"> and </w:t>
      </w:r>
      <w:r w:rsidRPr="006B729C">
        <w:rPr>
          <w:i/>
        </w:rPr>
        <w:t>optimization step</w:t>
      </w:r>
      <w:r>
        <w:t xml:space="preserve"> guarantees that obtained buffers in each day have the least waiting time; second, </w:t>
      </w:r>
      <w:r w:rsidRPr="006B729C">
        <w:rPr>
          <w:i/>
        </w:rPr>
        <w:t>optimization step</w:t>
      </w:r>
      <w:r>
        <w:t xml:space="preserve"> guarantees that obtained buffers are the smallest one among the buffers with the least waiting time; third, </w:t>
      </w:r>
      <w:r w:rsidRPr="00AF7DB7">
        <w:rPr>
          <w:i/>
        </w:rPr>
        <w:t>finalization step</w:t>
      </w:r>
      <w:r>
        <w:t xml:space="preserve"> guarantees that trips with finalized buffers are most synchronized for each day when revalidating the performance. In the sense of risk attitude, we adopted a </w:t>
      </w:r>
      <w:r w:rsidRPr="0012396E">
        <w:rPr>
          <w:i/>
        </w:rPr>
        <w:t>risk-neutral</w:t>
      </w:r>
      <w:r>
        <w:t xml:space="preserve"> strategy: we want to find the smallest buffers while trying to keep synchronized for most trips.</w:t>
      </w:r>
    </w:p>
    <w:p w14:paraId="2706732F" w14:textId="77777777" w:rsidR="00A905B6" w:rsidRDefault="00A905B6" w:rsidP="00A905B6">
      <w:pPr>
        <w:pStyle w:val="IndentTimesNewRoman"/>
        <w:jc w:val="both"/>
      </w:pPr>
    </w:p>
    <w:p w14:paraId="3D7DA1CC" w14:textId="637B0298" w:rsidR="00A905B6" w:rsidRDefault="00A905B6" w:rsidP="00A905B6">
      <w:pPr>
        <w:keepNext/>
        <w:jc w:val="center"/>
      </w:pPr>
      <w:r>
        <w:rPr>
          <w:rFonts w:ascii="Times New Roman" w:hAnsi="Times New Roman" w:cs="Times New Roman"/>
          <w:noProof/>
          <w:sz w:val="24"/>
          <w:szCs w:val="24"/>
        </w:rPr>
        <w:drawing>
          <wp:inline distT="0" distB="0" distL="0" distR="0" wp14:anchorId="597B7A3B" wp14:editId="041CE49D">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17B4F324" w14:textId="77777777" w:rsidR="00A905B6" w:rsidRPr="00A23D83" w:rsidRDefault="00A905B6" w:rsidP="00A905B6">
      <w:pPr>
        <w:pStyle w:val="IndentTimesNewRoman"/>
        <w:ind w:firstLine="0"/>
        <w:jc w:val="center"/>
      </w:pPr>
      <w:bookmarkStart w:id="8" w:name="_Ref16062162"/>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8"/>
      <w:r>
        <w:t xml:space="preserve"> Flow chart of PT optimization algorithm</w:t>
      </w:r>
    </w:p>
    <w:p w14:paraId="13E0725D" w14:textId="77777777" w:rsidR="00A905B6" w:rsidRDefault="00A905B6" w:rsidP="00A905B6">
      <w:pPr>
        <w:ind w:firstLine="720"/>
        <w:jc w:val="both"/>
        <w:rPr>
          <w:rFonts w:ascii="Times New Roman" w:hAnsi="Times New Roman" w:cs="Times New Roman"/>
          <w:sz w:val="24"/>
          <w:szCs w:val="24"/>
        </w:rPr>
      </w:pPr>
      <w:r w:rsidRPr="00FD4B46">
        <w:rPr>
          <w:rFonts w:ascii="Times New Roman" w:hAnsi="Times New Roman" w:cs="Times New Roman"/>
          <w:sz w:val="24"/>
          <w:szCs w:val="24"/>
        </w:rPr>
        <w:t>For the first dominating step of the optimization process, the total computation complexity</w:t>
      </w:r>
      <w:r>
        <w:rPr>
          <w:rFonts w:ascii="Times New Roman" w:hAnsi="Times New Roman" w:cs="Times New Roman"/>
          <w:sz w:val="24"/>
          <w:szCs w:val="24"/>
        </w:rPr>
        <w:t xml:space="preserve"> for our study case</w:t>
      </w:r>
      <w:r w:rsidRPr="00FD4B46">
        <w:rPr>
          <w:rFonts w:ascii="Times New Roman" w:hAnsi="Times New Roman" w:cs="Times New Roman"/>
          <w:sz w:val="24"/>
          <w:szCs w:val="24"/>
        </w:rPr>
        <w:t xml:space="preserve"> is polynomial </w:t>
      </w:r>
      <w:r>
        <w:rPr>
          <w:rFonts w:ascii="Times New Roman" w:hAnsi="Times New Roman" w:cs="Times New Roman" w:hint="eastAsia"/>
          <w:sz w:val="24"/>
          <w:szCs w:val="24"/>
        </w:rPr>
        <w:t>but</w:t>
      </w:r>
      <w:r>
        <w:rPr>
          <w:rFonts w:ascii="Times New Roman" w:hAnsi="Times New Roman" w:cs="Times New Roman"/>
          <w:sz w:val="24"/>
          <w:szCs w:val="24"/>
        </w:rPr>
        <w:t xml:space="preserve"> </w:t>
      </w:r>
      <w:r w:rsidRPr="00FD4B46">
        <w:rPr>
          <w:rFonts w:ascii="Times New Roman" w:hAnsi="Times New Roman" w:cs="Times New Roman"/>
          <w:sz w:val="24"/>
          <w:szCs w:val="24"/>
        </w:rPr>
        <w:t xml:space="preserve">of high power. The optimization process of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Pr="00FD4B46">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t>
      </w:r>
      <w:r w:rsidRPr="00FD4B46">
        <w:rPr>
          <w:rFonts w:ascii="Times New Roman" w:hAnsi="Times New Roman" w:cs="Times New Roman"/>
          <w:sz w:val="24"/>
          <w:szCs w:val="24"/>
        </w:rPr>
        <w:t>We minimize</w:t>
      </w:r>
      <w:r>
        <w:rPr>
          <w:rFonts w:ascii="Times New Roman" w:hAnsi="Times New Roman" w:cs="Times New Roman"/>
          <w:sz w:val="24"/>
          <w:szCs w:val="24"/>
        </w:rPr>
        <w:t>d</w:t>
      </w:r>
      <w:r w:rsidRPr="00FD4B46">
        <w:rPr>
          <w:rFonts w:ascii="Times New Roman" w:hAnsi="Times New Roman" w:cs="Times New Roman"/>
          <w:sz w:val="24"/>
          <w:szCs w:val="24"/>
        </w:rPr>
        <w:t xml:space="preserve"> waiting time over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xml:space="preserve">, which will have a different IB for each day, each trip, each stop, and each </w:t>
      </w:r>
      <w:r>
        <w:rPr>
          <w:rFonts w:ascii="Times New Roman" w:hAnsi="Times New Roman" w:cs="Times New Roman"/>
          <w:sz w:val="24"/>
          <w:szCs w:val="24"/>
        </w:rPr>
        <w:t>walking distance from the stop (0 – 10 min)</w:t>
      </w:r>
      <w:r w:rsidRPr="00FD4B46">
        <w:rPr>
          <w:rFonts w:ascii="Times New Roman" w:hAnsi="Times New Roman" w:cs="Times New Roman"/>
          <w:sz w:val="24"/>
          <w:szCs w:val="24"/>
        </w:rPr>
        <w:t xml:space="preserve">. </w:t>
      </w:r>
    </w:p>
    <w:p w14:paraId="24901BCD" w14:textId="77777777" w:rsidR="00A905B6" w:rsidRDefault="00A905B6" w:rsidP="00A905B6">
      <w:pPr>
        <w:ind w:firstLine="720"/>
        <w:jc w:val="both"/>
        <w:rPr>
          <w:rFonts w:ascii="Times New Roman" w:hAnsi="Times New Roman" w:cs="Times New Roman"/>
          <w:sz w:val="24"/>
          <w:szCs w:val="24"/>
        </w:rPr>
      </w:pPr>
      <w:r w:rsidRPr="00FD4B46">
        <w:rPr>
          <w:rFonts w:ascii="Times New Roman" w:hAnsi="Times New Roman" w:cs="Times New Roman"/>
          <w:sz w:val="24"/>
          <w:szCs w:val="24"/>
        </w:rPr>
        <w:t xml:space="preserve">In practical, to reduce computation load, we </w:t>
      </w:r>
      <w:r>
        <w:rPr>
          <w:rFonts w:ascii="Times New Roman" w:hAnsi="Times New Roman" w:cs="Times New Roman"/>
          <w:sz w:val="24"/>
          <w:szCs w:val="24"/>
        </w:rPr>
        <w:t xml:space="preserve">selected bus route No. 2 as our research target. Bus route No. 2 is a major route with large </w:t>
      </w:r>
      <w:r>
        <w:rPr>
          <w:rFonts w:ascii="Times New Roman" w:hAnsi="Times New Roman" w:cs="Times New Roman" w:hint="eastAsia"/>
          <w:sz w:val="24"/>
          <w:szCs w:val="24"/>
        </w:rPr>
        <w:t>sp</w:t>
      </w:r>
      <w:r>
        <w:rPr>
          <w:rFonts w:ascii="Times New Roman" w:hAnsi="Times New Roman" w:cs="Times New Roman"/>
          <w:sz w:val="24"/>
          <w:szCs w:val="24"/>
        </w:rPr>
        <w:t xml:space="preserve">atial and temporal coverage and ridership in the COTA bus system. We </w:t>
      </w:r>
      <w:r w:rsidRPr="00FD4B46">
        <w:rPr>
          <w:rFonts w:ascii="Times New Roman" w:hAnsi="Times New Roman" w:cs="Times New Roman"/>
          <w:sz w:val="24"/>
          <w:szCs w:val="24"/>
        </w:rPr>
        <w:t xml:space="preserve">calculated the </w:t>
      </w:r>
      <w:r>
        <w:rPr>
          <w:rFonts w:ascii="Times New Roman" w:hAnsi="Times New Roman" w:cs="Times New Roman"/>
          <w:sz w:val="24"/>
          <w:szCs w:val="24"/>
        </w:rPr>
        <w:t>performance</w:t>
      </w:r>
      <w:r w:rsidRPr="00FD4B46">
        <w:rPr>
          <w:rFonts w:ascii="Times New Roman" w:hAnsi="Times New Roman" w:cs="Times New Roman"/>
          <w:sz w:val="24"/>
          <w:szCs w:val="24"/>
        </w:rPr>
        <w:t xml:space="preserve"> for every stop on COTA bus route No. 2 for different IB</w:t>
      </w:r>
      <w:r>
        <w:rPr>
          <w:rFonts w:ascii="Times New Roman" w:hAnsi="Times New Roman" w:cs="Times New Roman"/>
          <w:sz w:val="24"/>
          <w:szCs w:val="24"/>
        </w:rPr>
        <w:t>s</w:t>
      </w:r>
      <w:r w:rsidRPr="00FD4B46">
        <w:rPr>
          <w:rFonts w:ascii="Times New Roman" w:hAnsi="Times New Roman" w:cs="Times New Roman"/>
          <w:sz w:val="24"/>
          <w:szCs w:val="24"/>
        </w:rPr>
        <w:t>, from 0 to 300 seconds with interval of 10 seconds. We also parallelized the outmost loop</w:t>
      </w:r>
      <w:r>
        <w:rPr>
          <w:rFonts w:ascii="Times New Roman" w:hAnsi="Times New Roman" w:cs="Times New Roman"/>
          <w:sz w:val="24"/>
          <w:szCs w:val="24"/>
        </w:rPr>
        <w:t>s (buffers × dates)</w:t>
      </w:r>
      <w:r w:rsidRPr="00FD4B46">
        <w:rPr>
          <w:rFonts w:ascii="Times New Roman" w:hAnsi="Times New Roman" w:cs="Times New Roman"/>
          <w:sz w:val="24"/>
          <w:szCs w:val="24"/>
        </w:rPr>
        <w:t xml:space="preserve"> to improve computation performance on a workstation with 40 virtual CPU cores.</w:t>
      </w:r>
    </w:p>
    <w:p w14:paraId="2A12AC45" w14:textId="77777777" w:rsidR="00A905B6" w:rsidRDefault="00A905B6" w:rsidP="00A905B6">
      <w:pPr>
        <w:spacing w:line="256" w:lineRule="auto"/>
        <w:rPr>
          <w:rFonts w:ascii="Times New Roman" w:hAnsi="Times New Roman" w:cs="Times New Roman"/>
          <w:sz w:val="24"/>
          <w:szCs w:val="24"/>
        </w:rPr>
      </w:pPr>
    </w:p>
    <w:p w14:paraId="29679D3F" w14:textId="77777777" w:rsidR="00A905B6" w:rsidRDefault="00A905B6" w:rsidP="00A905B6">
      <w:pPr>
        <w:spacing w:line="256" w:lineRule="auto"/>
        <w:rPr>
          <w:rFonts w:ascii="Times New Roman" w:hAnsi="Times New Roman" w:cs="Times New Roman"/>
          <w:sz w:val="24"/>
          <w:szCs w:val="24"/>
        </w:rPr>
      </w:pPr>
    </w:p>
    <w:p w14:paraId="07084CFC" w14:textId="77777777" w:rsidR="00A905B6" w:rsidRPr="005719F8" w:rsidRDefault="00A905B6" w:rsidP="00A905B6">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 xml:space="preserve">Measures </w:t>
      </w:r>
    </w:p>
    <w:p w14:paraId="647E23E1"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a bus/train between the RTI users and non-RTI users. Therefore, we define two measures: the missing risk and average waiting time.</w:t>
      </w:r>
    </w:p>
    <w:p w14:paraId="563361C1" w14:textId="77777777" w:rsidR="00A905B6" w:rsidRDefault="00A905B6" w:rsidP="00A905B6">
      <w:pPr>
        <w:jc w:val="both"/>
        <w:rPr>
          <w:rFonts w:ascii="Times New Roman" w:hAnsi="Times New Roman" w:cs="Times New Roman"/>
          <w:sz w:val="24"/>
          <w:szCs w:val="24"/>
        </w:rPr>
      </w:pPr>
    </w:p>
    <w:p w14:paraId="0C39FBFD"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25"/>
        <w:gridCol w:w="8225"/>
        <w:gridCol w:w="616"/>
      </w:tblGrid>
      <w:tr w:rsidR="00A905B6" w14:paraId="42F2A696" w14:textId="77777777" w:rsidTr="00DB2B46">
        <w:trPr>
          <w:trHeight w:val="580"/>
          <w:jc w:val="center"/>
        </w:trPr>
        <w:tc>
          <w:tcPr>
            <w:tcW w:w="256" w:type="pct"/>
            <w:vAlign w:val="center"/>
          </w:tcPr>
          <w:p w14:paraId="2784C857" w14:textId="77777777" w:rsidR="00A905B6" w:rsidRDefault="00A905B6" w:rsidP="00DB2B46">
            <w:pPr>
              <w:jc w:val="center"/>
              <w:rPr>
                <w:rFonts w:ascii="Times New Roman" w:eastAsia="Yu Mincho" w:hAnsi="Times New Roman" w:cs="Times New Roman"/>
                <w:sz w:val="24"/>
                <w:szCs w:val="24"/>
                <w:lang w:eastAsia="ja-JP"/>
              </w:rPr>
            </w:pPr>
          </w:p>
        </w:tc>
        <w:tc>
          <w:tcPr>
            <w:tcW w:w="4464" w:type="pct"/>
            <w:vAlign w:val="center"/>
            <w:hideMark/>
          </w:tcPr>
          <w:p w14:paraId="2C068A9F" w14:textId="77777777" w:rsidR="00A905B6" w:rsidRDefault="00A905B6" w:rsidP="00DB2B46">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1200C783" w14:textId="482FC946" w:rsidR="00A905B6" w:rsidRPr="006D08E3"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0</w:t>
            </w:r>
            <w:r>
              <w:rPr>
                <w:noProof/>
              </w:rPr>
              <w:fldChar w:fldCharType="end"/>
            </w:r>
            <w:r>
              <w:rPr>
                <w:rFonts w:eastAsia="Yu Mincho"/>
                <w:lang w:eastAsia="ja-JP"/>
              </w:rPr>
              <w:t>)</w:t>
            </w:r>
          </w:p>
        </w:tc>
      </w:tr>
    </w:tbl>
    <w:p w14:paraId="71ED9298" w14:textId="77777777" w:rsidR="00A905B6" w:rsidRDefault="00A905B6" w:rsidP="00A905B6">
      <w:pPr>
        <w:spacing w:line="240" w:lineRule="auto"/>
        <w:rPr>
          <w:rFonts w:ascii="Times New Roman" w:hAnsi="Times New Roman" w:cs="Times New Roman"/>
          <w:sz w:val="24"/>
          <w:szCs w:val="24"/>
        </w:rPr>
      </w:pPr>
    </w:p>
    <w:p w14:paraId="421DC3B6" w14:textId="77777777" w:rsidR="00A905B6" w:rsidRDefault="00A905B6" w:rsidP="00A905B6">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14:paraId="0AE9E594" w14:textId="77777777" w:rsidR="00A905B6" w:rsidRDefault="00A905B6" w:rsidP="00A905B6">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 the actual bus’s desynchronization degree is larger than 0. This also means the user takes a different bus after the scheduled bus.</w:t>
      </w:r>
    </w:p>
    <w:p w14:paraId="4A1904AE" w14:textId="77777777" w:rsidR="00A905B6" w:rsidRDefault="00A905B6" w:rsidP="00A905B6">
      <w:pPr>
        <w:spacing w:line="240" w:lineRule="auto"/>
        <w:jc w:val="both"/>
        <w:rPr>
          <w:rFonts w:ascii="Times New Roman" w:hAnsi="Times New Roman" w:cs="Times New Roman"/>
          <w:sz w:val="24"/>
          <w:szCs w:val="24"/>
        </w:rPr>
      </w:pPr>
    </w:p>
    <w:p w14:paraId="3CD55D9B" w14:textId="77777777" w:rsidR="00A905B6" w:rsidRDefault="00A905B6" w:rsidP="00A905B6">
      <w:pPr>
        <w:spacing w:line="240" w:lineRule="auto"/>
        <w:jc w:val="both"/>
        <w:rPr>
          <w:rFonts w:ascii="Times New Roman" w:hAnsi="Times New Roman" w:cs="Times New Roman"/>
          <w:sz w:val="24"/>
          <w:szCs w:val="24"/>
        </w:rPr>
      </w:pPr>
      <w:r>
        <w:rPr>
          <w:rFonts w:ascii="Times New Roman" w:hAnsi="Times New Roman" w:cs="Times New Roman"/>
          <w:b/>
          <w:sz w:val="24"/>
          <w:szCs w:val="24"/>
        </w:rPr>
        <w:t>Actual waiting time</w:t>
      </w:r>
      <w:r>
        <w:rPr>
          <w:rFonts w:ascii="Times New Roman" w:hAnsi="Times New Roman" w:cs="Times New Roman"/>
          <w:sz w:val="24"/>
          <w:szCs w:val="24"/>
        </w:rPr>
        <w:t xml:space="preserve">.  Average waiting time measures the expected wait time across all trips based on the TPS.  We start by defining the actual waiting time: </w:t>
      </w:r>
    </w:p>
    <w:tbl>
      <w:tblPr>
        <w:tblW w:w="4950" w:type="pct"/>
        <w:jc w:val="center"/>
        <w:tblLook w:val="04A0" w:firstRow="1" w:lastRow="0" w:firstColumn="1" w:lastColumn="0" w:noHBand="0" w:noVBand="1"/>
      </w:tblPr>
      <w:tblGrid>
        <w:gridCol w:w="425"/>
        <w:gridCol w:w="8225"/>
        <w:gridCol w:w="616"/>
      </w:tblGrid>
      <w:tr w:rsidR="00A905B6" w14:paraId="53CE127C" w14:textId="77777777" w:rsidTr="00DB2B46">
        <w:trPr>
          <w:trHeight w:val="580"/>
          <w:jc w:val="center"/>
        </w:trPr>
        <w:tc>
          <w:tcPr>
            <w:tcW w:w="256" w:type="pct"/>
            <w:vAlign w:val="center"/>
          </w:tcPr>
          <w:p w14:paraId="6074C758"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7B10521B" w14:textId="77777777" w:rsidR="00A905B6" w:rsidRDefault="00A905B6" w:rsidP="00DB2B46">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oMath>
            </m:oMathPara>
          </w:p>
        </w:tc>
        <w:tc>
          <w:tcPr>
            <w:tcW w:w="280" w:type="pct"/>
            <w:vAlign w:val="center"/>
            <w:hideMark/>
          </w:tcPr>
          <w:p w14:paraId="3C2ADF87" w14:textId="4ED3995A" w:rsidR="00A905B6" w:rsidRPr="006D08E3" w:rsidRDefault="00A905B6" w:rsidP="00DB2B46">
            <w:pPr>
              <w:pStyle w:val="TimesNewRoman"/>
              <w:rPr>
                <w:rFonts w:asciiTheme="minorHAnsi" w:hAnsiTheme="minorHAnsi" w:cstheme="minorBidi"/>
                <w:sz w:val="18"/>
                <w:szCs w:val="18"/>
              </w:rPr>
            </w:pPr>
            <w:bookmarkStart w:id="9" w:name="_Ref18658049"/>
            <w:bookmarkStart w:id="10" w:name="_Ref19627149"/>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1</w:t>
            </w:r>
            <w:r>
              <w:rPr>
                <w:noProof/>
              </w:rPr>
              <w:fldChar w:fldCharType="end"/>
            </w:r>
            <w:bookmarkEnd w:id="9"/>
            <w:r>
              <w:rPr>
                <w:rFonts w:eastAsia="Yu Mincho"/>
                <w:lang w:eastAsia="ja-JP"/>
              </w:rPr>
              <w:t>)</w:t>
            </w:r>
            <w:bookmarkEnd w:id="10"/>
          </w:p>
        </w:tc>
      </w:tr>
    </w:tbl>
    <w:p w14:paraId="23A81416" w14:textId="5EDF62D2" w:rsidR="00A905B6" w:rsidRDefault="00A905B6" w:rsidP="00A905B6">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w:t>
      </w:r>
      <w:r w:rsidR="002A4DED">
        <w:rPr>
          <w:rFonts w:ascii="Times New Roman" w:hAnsi="Times New Roman" w:cs="Times New Roman"/>
          <w:sz w:val="24"/>
          <w:szCs w:val="24"/>
        </w:rPr>
        <w:t xml:space="preserve">rom home to the stop. Equation </w:t>
      </w:r>
      <w:r w:rsidR="002A4DED">
        <w:rPr>
          <w:rFonts w:ascii="Times New Roman" w:hAnsi="Times New Roman" w:cs="Times New Roman"/>
          <w:sz w:val="24"/>
          <w:szCs w:val="24"/>
        </w:rPr>
        <w:fldChar w:fldCharType="begin"/>
      </w:r>
      <w:r w:rsidR="002A4DED">
        <w:rPr>
          <w:rFonts w:ascii="Times New Roman" w:hAnsi="Times New Roman" w:cs="Times New Roman"/>
          <w:sz w:val="24"/>
          <w:szCs w:val="24"/>
        </w:rPr>
        <w:instrText xml:space="preserve"> REF _Ref19627149 \h  \* MERGEFORMAT </w:instrText>
      </w:r>
      <w:r w:rsidR="002A4DED">
        <w:rPr>
          <w:rFonts w:ascii="Times New Roman" w:hAnsi="Times New Roman" w:cs="Times New Roman"/>
          <w:sz w:val="24"/>
          <w:szCs w:val="24"/>
        </w:rPr>
      </w:r>
      <w:r w:rsidR="002A4DED">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11)</w:t>
      </w:r>
      <w:r w:rsidR="002A4DED">
        <w:rPr>
          <w:rFonts w:ascii="Times New Roman" w:hAnsi="Times New Roman" w:cs="Times New Roman"/>
          <w:sz w:val="24"/>
          <w:szCs w:val="24"/>
        </w:rPr>
        <w:fldChar w:fldCharType="end"/>
      </w:r>
      <w:r w:rsidR="002A4DED">
        <w:rPr>
          <w:rFonts w:ascii="Times New Roman" w:hAnsi="Times New Roman" w:cs="Times New Roman"/>
          <w:sz w:val="24"/>
          <w:szCs w:val="24"/>
        </w:rPr>
        <w:t xml:space="preserve"> </w:t>
      </w:r>
      <w:r>
        <w:rPr>
          <w:rFonts w:ascii="Times New Roman" w:hAnsi="Times New Roman" w:cs="Times New Roman"/>
          <w:sz w:val="24"/>
          <w:szCs w:val="24"/>
        </w:rPr>
        <w:t xml:space="preserve">also proves that the only factor that user can control and can affect waiting time is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based on a static walking time.</w:t>
      </w:r>
    </w:p>
    <w:p w14:paraId="02175F32" w14:textId="77777777"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Based on the actual waiting time, we define average waiting time as the mathematical expectation of waiting time’s distribution across all trips.</w:t>
      </w:r>
    </w:p>
    <w:tbl>
      <w:tblPr>
        <w:tblW w:w="4950" w:type="pct"/>
        <w:jc w:val="center"/>
        <w:tblLook w:val="04A0" w:firstRow="1" w:lastRow="0" w:firstColumn="1" w:lastColumn="0" w:noHBand="0" w:noVBand="1"/>
      </w:tblPr>
      <w:tblGrid>
        <w:gridCol w:w="425"/>
        <w:gridCol w:w="8225"/>
        <w:gridCol w:w="616"/>
      </w:tblGrid>
      <w:tr w:rsidR="00A905B6" w14:paraId="34616A7E" w14:textId="77777777" w:rsidTr="00DB2B46">
        <w:trPr>
          <w:trHeight w:val="580"/>
          <w:jc w:val="center"/>
        </w:trPr>
        <w:tc>
          <w:tcPr>
            <w:tcW w:w="256" w:type="pct"/>
            <w:vAlign w:val="center"/>
          </w:tcPr>
          <w:p w14:paraId="55ABB46A"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373529A4" w14:textId="77777777" w:rsidR="00A905B6" w:rsidRDefault="00301685" w:rsidP="00DB2B46">
            <w:pPr>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0D8B4EF9" w14:textId="4DFD8732" w:rsidR="00A905B6" w:rsidRPr="006D08E3"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2</w:t>
            </w:r>
            <w:r>
              <w:rPr>
                <w:noProof/>
              </w:rPr>
              <w:fldChar w:fldCharType="end"/>
            </w:r>
            <w:r>
              <w:rPr>
                <w:rFonts w:eastAsia="Yu Mincho"/>
                <w:lang w:eastAsia="ja-JP"/>
              </w:rPr>
              <w:t>)</w:t>
            </w:r>
          </w:p>
        </w:tc>
      </w:tr>
    </w:tbl>
    <w:p w14:paraId="183F3AEB" w14:textId="69DE0EFA" w:rsidR="00A905B6" w:rsidRDefault="00A905B6" w:rsidP="00A905B6">
      <w:pPr>
        <w:rPr>
          <w:rFonts w:ascii="Times New Roman" w:hAnsi="Times New Roman" w:cs="Times New Roman"/>
          <w:sz w:val="24"/>
          <w:szCs w:val="24"/>
        </w:rPr>
      </w:pPr>
      <w:r>
        <w:rPr>
          <w:rFonts w:ascii="Times New Roman" w:hAnsi="Times New Roman" w:cs="Times New Roman"/>
          <w:sz w:val="24"/>
          <w:szCs w:val="24"/>
        </w:rPr>
        <w:t xml:space="preserve">wher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waiting time of each trip </w:t>
      </w:r>
      <m:oMath>
        <m:r>
          <w:rPr>
            <w:rFonts w:ascii="Cambria Math" w:hAnsi="Cambria Math" w:cs="Times New Roman"/>
            <w:sz w:val="24"/>
            <w:szCs w:val="24"/>
          </w:rPr>
          <m:t>i</m:t>
        </m:r>
      </m:oMath>
      <w:r>
        <w:rPr>
          <w:rFonts w:ascii="Times New Roman" w:hAnsi="Times New Roman" w:cs="Times New Roman"/>
          <w:sz w:val="24"/>
          <w:szCs w:val="24"/>
        </w:rPr>
        <w:t>.</w:t>
      </w:r>
    </w:p>
    <w:p w14:paraId="4CC4065D" w14:textId="77777777" w:rsidR="00A905B6" w:rsidRDefault="00A905B6" w:rsidP="00A905B6">
      <w:pPr>
        <w:rPr>
          <w:rFonts w:ascii="Times New Roman" w:hAnsi="Times New Roman" w:cs="Times New Roman"/>
          <w:sz w:val="24"/>
          <w:szCs w:val="24"/>
        </w:rPr>
      </w:pPr>
    </w:p>
    <w:p w14:paraId="1734F215" w14:textId="039979E3" w:rsidR="00A905B6" w:rsidRDefault="00A905B6" w:rsidP="00A905B6">
      <w:pPr>
        <w:rPr>
          <w:rFonts w:ascii="Times New Roman" w:hAnsi="Times New Roman" w:cs="Times New Roman"/>
          <w:sz w:val="24"/>
          <w:szCs w:val="24"/>
        </w:rPr>
      </w:pPr>
    </w:p>
    <w:p w14:paraId="31E5A9DF" w14:textId="77777777" w:rsidR="001A068D" w:rsidRDefault="001A068D" w:rsidP="00A905B6">
      <w:pPr>
        <w:rPr>
          <w:rFonts w:ascii="Times New Roman" w:hAnsi="Times New Roman" w:cs="Times New Roman"/>
          <w:sz w:val="24"/>
          <w:szCs w:val="24"/>
        </w:rPr>
      </w:pPr>
    </w:p>
    <w:p w14:paraId="6537D05D" w14:textId="77777777" w:rsidR="00A905B6" w:rsidRPr="005719F8" w:rsidRDefault="00A905B6" w:rsidP="00A905B6">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lastRenderedPageBreak/>
        <w:t xml:space="preserve"> </w:t>
      </w:r>
      <w:r w:rsidRPr="005719F8">
        <w:rPr>
          <w:rFonts w:ascii="Times New Roman" w:hAnsi="Times New Roman" w:cs="Times New Roman"/>
          <w:b/>
          <w:sz w:val="24"/>
          <w:szCs w:val="24"/>
        </w:rPr>
        <w:t>Implementation</w:t>
      </w:r>
    </w:p>
    <w:p w14:paraId="29417D97"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Authority) bus system in Columbus, Ohio </w:t>
      </w:r>
      <w:r>
        <w:rPr>
          <w:rFonts w:ascii="Times New Roman" w:hAnsi="Times New Roman" w:cs="Times New Roman" w:hint="eastAsia"/>
          <w:sz w:val="24"/>
          <w:szCs w:val="24"/>
        </w:rPr>
        <w:t>from</w:t>
      </w:r>
      <w:r>
        <w:rPr>
          <w:rFonts w:ascii="Times New Roman" w:hAnsi="Times New Roman" w:cs="Times New Roman"/>
          <w:sz w:val="24"/>
          <w:szCs w:val="24"/>
        </w:rPr>
        <w:t xml:space="preserve"> January 2018. The data is stored in a MongoDB database. The GTFS trip update contains the ETD and ATD for every stop and every minute. We developed the algorithm in Python environment and maintained our smart transit database. We constructed a generic GTFS real-time database with </w:t>
      </w:r>
      <w:r>
        <w:rPr>
          <w:rFonts w:ascii="Times New Roman" w:hAnsi="Times New Roman" w:cs="Times New Roman" w:hint="eastAsia"/>
          <w:sz w:val="24"/>
          <w:szCs w:val="24"/>
        </w:rPr>
        <w:t>more</w:t>
      </w:r>
      <w:r>
        <w:rPr>
          <w:rFonts w:ascii="Times New Roman" w:hAnsi="Times New Roman" w:cs="Times New Roman"/>
          <w:sz w:val="24"/>
          <w:szCs w:val="24"/>
        </w:rPr>
        <w:t xml:space="preserve"> than 300 GiB volume in MongoDB and also generated other </w:t>
      </w:r>
      <w:r w:rsidRPr="00BA0403">
        <w:rPr>
          <w:rFonts w:ascii="Times New Roman" w:hAnsi="Times New Roman" w:cs="Times New Roman"/>
          <w:sz w:val="24"/>
          <w:szCs w:val="24"/>
        </w:rPr>
        <w:t xml:space="preserve">auxiliary </w:t>
      </w:r>
      <w:r>
        <w:rPr>
          <w:rFonts w:ascii="Times New Roman" w:hAnsi="Times New Roman" w:cs="Times New Roman"/>
          <w:sz w:val="24"/>
          <w:szCs w:val="24"/>
        </w:rPr>
        <w:t xml:space="preserve">databases in terabyte level in total. We simulated the calculation and optimization process of RTI apps and user’s trip planning process by calculating the walking distance between the user and the target stop. </w:t>
      </w:r>
    </w:p>
    <w:p w14:paraId="507BE2B8"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ab/>
        <w:t xml:space="preserve">With the support of MongoDB databases, we moreover developed a web-map visualization interface using JavaScript and Leaflet. The web-based geographic information system can be generalized and expanded into any transit systems with GTFS real-time support. </w:t>
      </w:r>
    </w:p>
    <w:p w14:paraId="3BB59705" w14:textId="77777777" w:rsidR="00A905B6" w:rsidRDefault="00A905B6" w:rsidP="00A905B6">
      <w:pPr>
        <w:jc w:val="both"/>
        <w:rPr>
          <w:rFonts w:ascii="Times New Roman" w:hAnsi="Times New Roman" w:cs="Times New Roman"/>
          <w:sz w:val="24"/>
          <w:szCs w:val="24"/>
        </w:rPr>
      </w:pPr>
    </w:p>
    <w:p w14:paraId="406F5D0E" w14:textId="77777777" w:rsidR="00A905B6" w:rsidRPr="005719F8" w:rsidRDefault="00A905B6" w:rsidP="00A905B6">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0B51AB72" w14:textId="08E84A5A" w:rsidR="00A905B6" w:rsidRDefault="00A905B6" w:rsidP="00A905B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The bus route has two schedules: the frequent one originates from red circled stop (frequent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6</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10 – 15 minutes, while the standard on originate from blue circled stop (standard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599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13</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20 – 30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Pr="00206782">
        <w:rPr>
          <w:rFonts w:ascii="Times New Roman" w:hAnsi="Times New Roman" w:cs="Times New Roman"/>
          <w:noProof/>
          <w:sz w:val="24"/>
          <w:szCs w:val="24"/>
        </w:rPr>
        <w:t>(COTA, 2019)</w:t>
      </w:r>
      <w:r>
        <w:rPr>
          <w:rFonts w:ascii="Times New Roman" w:hAnsi="Times New Roman" w:cs="Times New Roman"/>
          <w:sz w:val="24"/>
          <w:szCs w:val="24"/>
        </w:rPr>
        <w:fldChar w:fldCharType="end"/>
      </w:r>
      <w:r>
        <w:rPr>
          <w:rFonts w:ascii="Times New Roman" w:hAnsi="Times New Roman" w:cs="Times New Roman"/>
          <w:sz w:val="24"/>
          <w:szCs w:val="24"/>
        </w:rPr>
        <w:t>.</w:t>
      </w:r>
    </w:p>
    <w:p w14:paraId="572AE138" w14:textId="3C8A96E5" w:rsidR="00A905B6" w:rsidRDefault="00A905B6" w:rsidP="00A905B6">
      <w:pPr>
        <w:keepNext/>
        <w:spacing w:line="256" w:lineRule="auto"/>
        <w:jc w:val="both"/>
      </w:pPr>
      <w:r>
        <w:rPr>
          <w:noProof/>
        </w:rPr>
        <w:lastRenderedPageBreak/>
        <w:drawing>
          <wp:inline distT="0" distB="0" distL="0" distR="0" wp14:anchorId="710D03F2" wp14:editId="0101C90D">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30F1303" w14:textId="77777777" w:rsidR="00A905B6" w:rsidRDefault="00A905B6" w:rsidP="00A905B6">
      <w:pPr>
        <w:pStyle w:val="TimesNewRoman"/>
        <w:jc w:val="center"/>
      </w:pPr>
      <w:bookmarkStart w:id="11" w:name="_Ref18228043"/>
      <w:r>
        <w:t xml:space="preserve">Figure </w:t>
      </w:r>
      <w:fldSimple w:instr=" SEQ Figure \* ARABIC ">
        <w:r>
          <w:rPr>
            <w:noProof/>
          </w:rPr>
          <w:t>6</w:t>
        </w:r>
      </w:fldSimple>
      <w:bookmarkEnd w:id="11"/>
      <w:r>
        <w:t xml:space="preserve"> Bus route 2's standard and frequent service map </w:t>
      </w:r>
      <w:r>
        <w:fldChar w:fldCharType="begin" w:fldLock="1"/>
      </w:r>
      <w: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fldChar w:fldCharType="separate"/>
      </w:r>
      <w:r w:rsidRPr="00D34D16">
        <w:rPr>
          <w:noProof/>
        </w:rPr>
        <w:t>(COTA, 2019)</w:t>
      </w:r>
      <w:r>
        <w:fldChar w:fldCharType="end"/>
      </w:r>
      <w:r>
        <w:t>.</w:t>
      </w:r>
    </w:p>
    <w:p w14:paraId="145922A0" w14:textId="77777777" w:rsidR="00A905B6" w:rsidRPr="00CD66E2" w:rsidRDefault="00A905B6" w:rsidP="00A905B6">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A905B6" w:rsidRPr="00BB7E93" w14:paraId="35A716CF" w14:textId="77777777" w:rsidTr="00DB2B46">
        <w:tc>
          <w:tcPr>
            <w:tcW w:w="2075" w:type="dxa"/>
          </w:tcPr>
          <w:p w14:paraId="3A920102"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1866" w:type="dxa"/>
          </w:tcPr>
          <w:p w14:paraId="0E3D7C00"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r w:rsidRPr="00BB7E93">
              <w:rPr>
                <w:rFonts w:ascii="Times New Roman" w:hAnsi="Times New Roman" w:cs="Times New Roman"/>
                <w:sz w:val="24"/>
                <w:szCs w:val="24"/>
              </w:rPr>
              <w:t xml:space="preserve"> </w:t>
            </w: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975" w:type="dxa"/>
          </w:tcPr>
          <w:p w14:paraId="67CAD068"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r w:rsidRPr="00BB7E93">
              <w:rPr>
                <w:rFonts w:ascii="Times New Roman" w:hAnsi="Times New Roman" w:cs="Times New Roman"/>
                <w:sz w:val="24"/>
                <w:szCs w:val="24"/>
              </w:rPr>
              <w:t xml:space="preserve"> deviation</w:t>
            </w:r>
          </w:p>
        </w:tc>
        <w:tc>
          <w:tcPr>
            <w:tcW w:w="1717" w:type="dxa"/>
          </w:tcPr>
          <w:p w14:paraId="6AAA1FC3"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 xml:space="preserve">Risk </w:t>
            </w: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717" w:type="dxa"/>
          </w:tcPr>
          <w:p w14:paraId="1B9170F5"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 xml:space="preserve">Risk </w:t>
            </w:r>
            <w:r>
              <w:rPr>
                <w:rFonts w:ascii="Times New Roman" w:hAnsi="Times New Roman" w:cs="Times New Roman"/>
                <w:sz w:val="24"/>
                <w:szCs w:val="24"/>
              </w:rPr>
              <w:t>d</w:t>
            </w:r>
            <w:r w:rsidRPr="00BB7E93">
              <w:rPr>
                <w:rFonts w:ascii="Times New Roman" w:hAnsi="Times New Roman" w:cs="Times New Roman"/>
                <w:sz w:val="24"/>
                <w:szCs w:val="24"/>
              </w:rPr>
              <w:t>eviation</w:t>
            </w:r>
          </w:p>
        </w:tc>
      </w:tr>
      <w:tr w:rsidR="00A905B6" w:rsidRPr="00BB7E93" w14:paraId="6596C6C3" w14:textId="77777777" w:rsidTr="00DB2B46">
        <w:tc>
          <w:tcPr>
            <w:tcW w:w="2075" w:type="dxa"/>
          </w:tcPr>
          <w:p w14:paraId="6622D8B1"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ST</w:t>
            </w:r>
          </w:p>
        </w:tc>
        <w:tc>
          <w:tcPr>
            <w:tcW w:w="1866" w:type="dxa"/>
          </w:tcPr>
          <w:p w14:paraId="61DFE1CE"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24 </w:t>
            </w:r>
            <w:r w:rsidRPr="00BB7E93">
              <w:rPr>
                <w:rFonts w:ascii="Times New Roman" w:hAnsi="Times New Roman" w:cs="Times New Roman"/>
                <w:sz w:val="24"/>
                <w:szCs w:val="24"/>
              </w:rPr>
              <w:t>seconds</w:t>
            </w:r>
          </w:p>
        </w:tc>
        <w:tc>
          <w:tcPr>
            <w:tcW w:w="1975" w:type="dxa"/>
          </w:tcPr>
          <w:p w14:paraId="64E67E11"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90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797F3108"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3.72%</w:t>
            </w:r>
          </w:p>
        </w:tc>
        <w:tc>
          <w:tcPr>
            <w:tcW w:w="1717" w:type="dxa"/>
          </w:tcPr>
          <w:p w14:paraId="1F88FE76"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18.93%</w:t>
            </w:r>
          </w:p>
        </w:tc>
      </w:tr>
      <w:tr w:rsidR="00A905B6" w:rsidRPr="00BB7E93" w14:paraId="48F1B78C" w14:textId="77777777" w:rsidTr="00DB2B46">
        <w:tc>
          <w:tcPr>
            <w:tcW w:w="2075" w:type="dxa"/>
          </w:tcPr>
          <w:p w14:paraId="64541522"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PT</w:t>
            </w:r>
            <w:r w:rsidRPr="00BB7E93">
              <w:rPr>
                <w:rFonts w:ascii="Times New Roman" w:hAnsi="Times New Roman" w:cs="Times New Roman"/>
                <w:sz w:val="24"/>
                <w:szCs w:val="24"/>
              </w:rPr>
              <w:t xml:space="preserve"> optimal</w:t>
            </w:r>
          </w:p>
        </w:tc>
        <w:tc>
          <w:tcPr>
            <w:tcW w:w="1866" w:type="dxa"/>
          </w:tcPr>
          <w:p w14:paraId="08BBA195"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26 </w:t>
            </w:r>
            <w:r w:rsidRPr="00BB7E93">
              <w:rPr>
                <w:rFonts w:ascii="Times New Roman" w:hAnsi="Times New Roman" w:cs="Times New Roman"/>
                <w:sz w:val="24"/>
                <w:szCs w:val="24"/>
              </w:rPr>
              <w:t>seconds</w:t>
            </w:r>
          </w:p>
        </w:tc>
        <w:tc>
          <w:tcPr>
            <w:tcW w:w="1975" w:type="dxa"/>
          </w:tcPr>
          <w:p w14:paraId="213277A5"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26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2824B65B" w14:textId="77777777" w:rsidR="00A905B6" w:rsidRPr="00BC1AFB" w:rsidRDefault="00A905B6" w:rsidP="00DB2B46">
            <w:pPr>
              <w:spacing w:line="256" w:lineRule="auto"/>
              <w:jc w:val="both"/>
              <w:rPr>
                <w:rFonts w:ascii="Times New Roman" w:hAnsi="Times New Roman" w:cs="Times New Roman"/>
                <w:sz w:val="24"/>
                <w:szCs w:val="24"/>
              </w:rPr>
            </w:pPr>
            <w:r w:rsidRPr="00BC1AFB">
              <w:rPr>
                <w:rFonts w:ascii="Times New Roman" w:hAnsi="Times New Roman" w:cs="Times New Roman"/>
                <w:sz w:val="24"/>
                <w:szCs w:val="24"/>
              </w:rPr>
              <w:t>8.31%</w:t>
            </w:r>
          </w:p>
        </w:tc>
        <w:tc>
          <w:tcPr>
            <w:tcW w:w="1717" w:type="dxa"/>
          </w:tcPr>
          <w:p w14:paraId="23748A7E" w14:textId="77777777" w:rsidR="00A905B6" w:rsidRPr="00BC1AFB" w:rsidRDefault="00A905B6" w:rsidP="00DB2B46">
            <w:pPr>
              <w:spacing w:line="256" w:lineRule="auto"/>
              <w:jc w:val="both"/>
              <w:rPr>
                <w:rFonts w:ascii="Times New Roman" w:hAnsi="Times New Roman" w:cs="Times New Roman"/>
                <w:sz w:val="24"/>
                <w:szCs w:val="24"/>
              </w:rPr>
            </w:pPr>
            <w:r w:rsidRPr="00BC1AFB">
              <w:rPr>
                <w:rFonts w:ascii="Times New Roman" w:hAnsi="Times New Roman" w:cs="Times New Roman" w:hint="eastAsia"/>
                <w:sz w:val="24"/>
                <w:szCs w:val="24"/>
              </w:rPr>
              <w:t>13.90%</w:t>
            </w:r>
          </w:p>
        </w:tc>
      </w:tr>
      <w:tr w:rsidR="00A905B6" w:rsidRPr="00BB7E93" w14:paraId="54313E51" w14:textId="77777777" w:rsidTr="00DB2B46">
        <w:tc>
          <w:tcPr>
            <w:tcW w:w="2075" w:type="dxa"/>
          </w:tcPr>
          <w:p w14:paraId="7C1B6367" w14:textId="77777777" w:rsidR="00A905B6" w:rsidRPr="00BB7E93" w:rsidRDefault="00A905B6" w:rsidP="00DB2B46">
            <w:pPr>
              <w:spacing w:line="256" w:lineRule="auto"/>
              <w:rPr>
                <w:rFonts w:ascii="Times New Roman" w:hAnsi="Times New Roman" w:cs="Times New Roman"/>
                <w:sz w:val="24"/>
                <w:szCs w:val="24"/>
              </w:rPr>
            </w:pPr>
            <w:r>
              <w:rPr>
                <w:rFonts w:ascii="Times New Roman" w:hAnsi="Times New Roman" w:cs="Times New Roman"/>
                <w:sz w:val="24"/>
                <w:szCs w:val="24"/>
              </w:rPr>
              <w:t>ET with memory</w:t>
            </w:r>
          </w:p>
        </w:tc>
        <w:tc>
          <w:tcPr>
            <w:tcW w:w="1866" w:type="dxa"/>
          </w:tcPr>
          <w:p w14:paraId="41C155B0"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291 seconds</w:t>
            </w:r>
          </w:p>
        </w:tc>
        <w:tc>
          <w:tcPr>
            <w:tcW w:w="1975" w:type="dxa"/>
          </w:tcPr>
          <w:p w14:paraId="310110BD"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480 seconds</w:t>
            </w:r>
          </w:p>
        </w:tc>
        <w:tc>
          <w:tcPr>
            <w:tcW w:w="1717" w:type="dxa"/>
          </w:tcPr>
          <w:p w14:paraId="10EBE74C"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14.89%</w:t>
            </w:r>
          </w:p>
        </w:tc>
        <w:tc>
          <w:tcPr>
            <w:tcW w:w="1717" w:type="dxa"/>
          </w:tcPr>
          <w:p w14:paraId="451510C5"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35.40%</w:t>
            </w:r>
          </w:p>
        </w:tc>
      </w:tr>
      <w:tr w:rsidR="00A905B6" w:rsidRPr="00BB7E93" w14:paraId="3E23B2E3" w14:textId="77777777" w:rsidTr="00DB2B46">
        <w:tc>
          <w:tcPr>
            <w:tcW w:w="2075" w:type="dxa"/>
          </w:tcPr>
          <w:p w14:paraId="003080B9"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AT</w:t>
            </w:r>
          </w:p>
        </w:tc>
        <w:tc>
          <w:tcPr>
            <w:tcW w:w="1866" w:type="dxa"/>
          </w:tcPr>
          <w:p w14:paraId="5FC6DDC5" w14:textId="77777777" w:rsidR="00A905B6"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509</w:t>
            </w:r>
            <w:r w:rsidRPr="00BB7E93">
              <w:rPr>
                <w:rFonts w:ascii="Times New Roman" w:hAnsi="Times New Roman" w:cs="Times New Roman"/>
                <w:sz w:val="24"/>
                <w:szCs w:val="24"/>
              </w:rPr>
              <w:t xml:space="preserve"> seconds</w:t>
            </w:r>
          </w:p>
        </w:tc>
        <w:tc>
          <w:tcPr>
            <w:tcW w:w="1975" w:type="dxa"/>
          </w:tcPr>
          <w:p w14:paraId="6B36C0FB" w14:textId="77777777" w:rsidR="00A905B6" w:rsidRPr="000E725B"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w:t>
            </w:r>
          </w:p>
        </w:tc>
        <w:tc>
          <w:tcPr>
            <w:tcW w:w="1717" w:type="dxa"/>
          </w:tcPr>
          <w:p w14:paraId="2E96536C"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c>
          <w:tcPr>
            <w:tcW w:w="1717" w:type="dxa"/>
          </w:tcPr>
          <w:p w14:paraId="580B21FC"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r>
      <w:tr w:rsidR="00A905B6" w:rsidRPr="00BB7E93" w14:paraId="7BB3BE3C" w14:textId="77777777" w:rsidTr="00DB2B46">
        <w:tc>
          <w:tcPr>
            <w:tcW w:w="2075" w:type="dxa"/>
          </w:tcPr>
          <w:p w14:paraId="7A928F58"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GT</w:t>
            </w:r>
          </w:p>
        </w:tc>
        <w:tc>
          <w:tcPr>
            <w:tcW w:w="1866" w:type="dxa"/>
          </w:tcPr>
          <w:p w14:paraId="63921DD9" w14:textId="77777777" w:rsidR="00A905B6" w:rsidRPr="00BB7E93" w:rsidRDefault="00A905B6" w:rsidP="00DB2B46">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20</w:t>
            </w:r>
            <w:r w:rsidRPr="00BB7E93">
              <w:rPr>
                <w:rFonts w:ascii="Times New Roman" w:hAnsi="Times New Roman" w:cs="Times New Roman"/>
                <w:sz w:val="24"/>
                <w:szCs w:val="24"/>
              </w:rPr>
              <w:t xml:space="preserve"> seconds</w:t>
            </w:r>
          </w:p>
        </w:tc>
        <w:tc>
          <w:tcPr>
            <w:tcW w:w="1975" w:type="dxa"/>
          </w:tcPr>
          <w:p w14:paraId="779009D6" w14:textId="77777777" w:rsidR="00A905B6" w:rsidRPr="00BB7E93" w:rsidRDefault="00A905B6" w:rsidP="00DB2B46">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w:t>
            </w:r>
            <w:r>
              <w:rPr>
                <w:rFonts w:ascii="Times New Roman" w:hAnsi="Times New Roman" w:cs="Times New Roman"/>
                <w:sz w:val="24"/>
                <w:szCs w:val="24"/>
              </w:rPr>
              <w:t>8</w:t>
            </w:r>
            <w:r>
              <w:rPr>
                <w:rFonts w:ascii="Times New Roman" w:hAnsi="Times New Roman" w:cs="Times New Roman" w:hint="eastAsia"/>
                <w:sz w:val="24"/>
                <w:szCs w:val="24"/>
              </w:rPr>
              <w:t>3</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6BD6482E"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62.10</w:t>
            </w:r>
            <w:r w:rsidRPr="00BB7E93">
              <w:rPr>
                <w:rFonts w:ascii="Times New Roman" w:hAnsi="Times New Roman" w:cs="Times New Roman"/>
                <w:sz w:val="24"/>
                <w:szCs w:val="24"/>
              </w:rPr>
              <w:t>%</w:t>
            </w:r>
          </w:p>
        </w:tc>
        <w:tc>
          <w:tcPr>
            <w:tcW w:w="1717" w:type="dxa"/>
          </w:tcPr>
          <w:p w14:paraId="169C0D37"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62.40%</w:t>
            </w:r>
          </w:p>
        </w:tc>
      </w:tr>
    </w:tbl>
    <w:p w14:paraId="3995FA09" w14:textId="77777777" w:rsidR="00A905B6" w:rsidRDefault="00A905B6" w:rsidP="00A905B6">
      <w:pPr>
        <w:pStyle w:val="TimesNewRoman"/>
        <w:jc w:val="center"/>
      </w:pPr>
      <w:bookmarkStart w:id="12" w:name="_Ref15136477"/>
      <w:r>
        <w:t xml:space="preserve">Table </w:t>
      </w:r>
      <w:fldSimple w:instr=" SEQ Table \* ARABIC ">
        <w:r>
          <w:rPr>
            <w:noProof/>
          </w:rPr>
          <w:t>1</w:t>
        </w:r>
      </w:fldSimple>
      <w:bookmarkEnd w:id="12"/>
      <w:r>
        <w:t xml:space="preserve"> Each TPS's waiting time and missed risk's mean and deviation</w:t>
      </w:r>
    </w:p>
    <w:p w14:paraId="49A5F706" w14:textId="7B4D92BE" w:rsidR="00A905B6" w:rsidRDefault="00A905B6" w:rsidP="00A905B6">
      <w:pPr>
        <w:pStyle w:val="TimesNewRoman"/>
        <w:ind w:firstLine="720"/>
      </w:pPr>
      <w:r w:rsidRPr="005719F8">
        <w:rPr>
          <w:bCs/>
        </w:rPr>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002A4DED" w:rsidRPr="002A4DED">
        <w:rPr>
          <w:bCs/>
        </w:rPr>
        <w:t xml:space="preserve">Table </w:t>
      </w:r>
      <w:r w:rsidR="002A4DED" w:rsidRPr="002A4DED">
        <w:rPr>
          <w:bCs/>
          <w:noProof/>
        </w:rPr>
        <w:t>1</w:t>
      </w:r>
      <w:r w:rsidRPr="005719F8">
        <w:rPr>
          <w:bCs/>
        </w:rPr>
        <w:fldChar w:fldCharType="end"/>
      </w:r>
      <w:r w:rsidRPr="005719F8">
        <w:rPr>
          <w:bCs/>
        </w:rPr>
        <w:t xml:space="preserve"> shows the</w:t>
      </w:r>
      <w:r>
        <w:rPr>
          <w:b/>
        </w:rPr>
        <w:t xml:space="preserve"> </w:t>
      </w:r>
      <w:r>
        <w:t>mean and deviation of each TPS’s waiting time and missed risk. In general, ST and PT optimal’s average waiting time is equally the smallest. Also, due to larger variation, in some area and time PT optimal can be especially more effective.</w:t>
      </w:r>
    </w:p>
    <w:p w14:paraId="7F026D27" w14:textId="77777777" w:rsidR="00A905B6" w:rsidRDefault="00A905B6" w:rsidP="00A905B6">
      <w:pPr>
        <w:pStyle w:val="TimesNewRoman"/>
        <w:ind w:firstLine="720"/>
      </w:pPr>
      <w:r>
        <w:lastRenderedPageBreak/>
        <w:t xml:space="preserve">ET family and ET with memory = 6 are less effective: in average, an ET user has to wait almost </w:t>
      </w:r>
      <w:r>
        <w:rPr>
          <w:rFonts w:hint="eastAsia"/>
        </w:rPr>
        <w:t>1</w:t>
      </w:r>
      <w:r>
        <w:t xml:space="preserve"> minutes longer than an ST user. Meanwhile, despite as a member of PT family, GT’s performance is very poor. Its average waiting time is even longer than the arbitrary static. The terrible performance is due to its high missed risk. </w:t>
      </w:r>
    </w:p>
    <w:p w14:paraId="1B22786B" w14:textId="77777777" w:rsidR="00A905B6" w:rsidRDefault="00A905B6" w:rsidP="00A905B6">
      <w:pPr>
        <w:pStyle w:val="TimesNewRoman"/>
        <w:ind w:firstLine="720"/>
      </w:pPr>
      <w:r>
        <w:t xml:space="preserve">Moreover, in the sense of risk attitude, scheduled tactic is the most risk-averse TPS, since the user is willing to avoid desynchronization with longer expected waiting time. As opposed to ST, greedy tactic is the most risk-seeking TPS, since the user leaves no insurance to seek for the maximal expected waiting time reduction. PT optimal, otherwise, can be regarded as a balance point between the two polar, which can be </w:t>
      </w:r>
      <w:r w:rsidRPr="000257F1">
        <w:t>called</w:t>
      </w:r>
      <w:r w:rsidRPr="000257F1">
        <w:rPr>
          <w:i/>
        </w:rPr>
        <w:t xml:space="preserve"> risk-neutral</w:t>
      </w:r>
      <w:r>
        <w:rPr>
          <w:i/>
        </w:rPr>
        <w:t xml:space="preserve"> </w:t>
      </w:r>
      <w:r>
        <w:t xml:space="preserve">TPS. </w:t>
      </w:r>
    </w:p>
    <w:p w14:paraId="14724F1B" w14:textId="77777777" w:rsidR="00A905B6" w:rsidRDefault="00A905B6" w:rsidP="00A905B6">
      <w:pPr>
        <w:pStyle w:val="IndentTimesNewRoman"/>
        <w:ind w:firstLine="0"/>
        <w:rPr>
          <w:b/>
        </w:rPr>
      </w:pPr>
    </w:p>
    <w:p w14:paraId="00517510" w14:textId="77777777" w:rsidR="00A905B6" w:rsidRDefault="00A905B6" w:rsidP="00A905B6">
      <w:pPr>
        <w:pStyle w:val="IndentTimesNewRoman"/>
        <w:numPr>
          <w:ilvl w:val="1"/>
          <w:numId w:val="14"/>
        </w:numPr>
      </w:pPr>
      <w:r>
        <w:t xml:space="preserve"> </w:t>
      </w:r>
      <w:r w:rsidRPr="00131F52">
        <w:t>Geographic pattern</w:t>
      </w:r>
    </w:p>
    <w:p w14:paraId="50048768" w14:textId="77777777" w:rsidR="00A905B6" w:rsidRPr="0042023E" w:rsidRDefault="00A905B6" w:rsidP="00A905B6">
      <w:pPr>
        <w:pStyle w:val="IndentTimesNewRoman"/>
        <w:ind w:firstLine="0"/>
        <w:rPr>
          <w:b/>
        </w:rPr>
      </w:pPr>
      <w:r w:rsidRPr="0042023E">
        <w:rPr>
          <w:b/>
        </w:rPr>
        <w:t xml:space="preserve">Arbitrary </w:t>
      </w:r>
      <w:r>
        <w:rPr>
          <w:b/>
        </w:rPr>
        <w:t>tactic</w:t>
      </w:r>
    </w:p>
    <w:p w14:paraId="58CB7B25" w14:textId="4A394F06" w:rsidR="00A905B6" w:rsidRDefault="00A905B6" w:rsidP="00A905B6">
      <w:pPr>
        <w:pStyle w:val="IndentTimesNewRoman"/>
        <w:ind w:firstLine="0"/>
      </w:pPr>
      <w:r>
        <w:t xml:space="preserve">Arbitrary tactic has an average waiting time of half of the headway. Therefore, we can observe a drastic change between standard schedule and frequent schedule due to the increase of headway in </w:t>
      </w:r>
      <w:r>
        <w:fldChar w:fldCharType="begin"/>
      </w:r>
      <w:r>
        <w:instrText xml:space="preserve"> REF _Ref16256385 \h </w:instrText>
      </w:r>
      <w:r>
        <w:fldChar w:fldCharType="separate"/>
      </w:r>
      <w:r w:rsidR="002A4DED" w:rsidRPr="004743C5">
        <w:t xml:space="preserve">Figure </w:t>
      </w:r>
      <w:r w:rsidR="002A4DED">
        <w:rPr>
          <w:noProof/>
        </w:rPr>
        <w:t>14</w:t>
      </w:r>
      <w:r>
        <w:fldChar w:fldCharType="end"/>
      </w:r>
      <w:r>
        <w:t xml:space="preserve"> (top right). Intuitively, the performance of AT should have been the worst among the TPSs. However, greedy tactic, as the only RTI-based TPS, has the worst waiting time of 620 seconds compared to AT’s 509 seconds. This also proves that RTI users without proper advice could wait significantly longer than even arbitrary tactic. </w:t>
      </w:r>
    </w:p>
    <w:p w14:paraId="114024EB" w14:textId="77777777" w:rsidR="00A905B6" w:rsidRDefault="00A905B6" w:rsidP="00A905B6">
      <w:pPr>
        <w:pStyle w:val="TimesNewRoman"/>
        <w:rPr>
          <w:b/>
        </w:rPr>
      </w:pPr>
    </w:p>
    <w:p w14:paraId="64D5031E" w14:textId="77777777" w:rsidR="00A905B6" w:rsidRPr="00931066" w:rsidRDefault="00A905B6" w:rsidP="00A905B6">
      <w:pPr>
        <w:pStyle w:val="TimesNewRoman"/>
        <w:rPr>
          <w:b/>
        </w:rPr>
      </w:pPr>
      <w:r>
        <w:rPr>
          <w:b/>
        </w:rPr>
        <w:t>Scheduled</w:t>
      </w:r>
      <w:r w:rsidRPr="00931066">
        <w:rPr>
          <w:b/>
        </w:rPr>
        <w:t xml:space="preserve"> </w:t>
      </w:r>
      <w:r>
        <w:rPr>
          <w:b/>
        </w:rPr>
        <w:t>tactic</w:t>
      </w:r>
    </w:p>
    <w:p w14:paraId="5AE57522" w14:textId="320CA9DE" w:rsidR="00A905B6" w:rsidRDefault="00A905B6" w:rsidP="00A905B6">
      <w:pPr>
        <w:pStyle w:val="TimesNewRoman"/>
      </w:pPr>
      <w:r>
        <w:t>Theoretically, ST user’s waiting time is exactly the delay of the bus they take since the buses’ actual departure should be always later than the scheduled time. In other terms, the theoretical missed risk is always 0.</w:t>
      </w:r>
      <w:r w:rsidRPr="006906AB">
        <w:t xml:space="preserve"> </w:t>
      </w:r>
      <w:r>
        <w:t xml:space="preserve">However, the reality is sometimes otherwise, ST’s actual missed risk is 3.72%. The average waiting time starts from 0 while it accumulates and propagates along the route with fluctuations, as shown in </w:t>
      </w:r>
      <w:r>
        <w:fldChar w:fldCharType="begin"/>
      </w:r>
      <w:r>
        <w:instrText xml:space="preserve"> REF _Ref16256385 \h </w:instrText>
      </w:r>
      <w:r>
        <w:fldChar w:fldCharType="separate"/>
      </w:r>
      <w:r w:rsidR="002A4DED" w:rsidRPr="004743C5">
        <w:t xml:space="preserve">Figure </w:t>
      </w:r>
      <w:r w:rsidR="002A4DED">
        <w:rPr>
          <w:noProof/>
        </w:rPr>
        <w:t>14</w:t>
      </w:r>
      <w:r>
        <w:fldChar w:fldCharType="end"/>
      </w:r>
      <w:r>
        <w:t xml:space="preserve"> (bottom right), just as the delay. </w:t>
      </w:r>
    </w:p>
    <w:p w14:paraId="2FCB6E06" w14:textId="77777777" w:rsidR="00A905B6" w:rsidRPr="00EC6F96" w:rsidRDefault="00A905B6" w:rsidP="00A905B6">
      <w:pPr>
        <w:pStyle w:val="TimesNewRoman"/>
      </w:pPr>
    </w:p>
    <w:p w14:paraId="2A489966" w14:textId="77777777" w:rsidR="00A905B6" w:rsidRPr="0042023E" w:rsidRDefault="00A905B6" w:rsidP="00A905B6">
      <w:pPr>
        <w:pStyle w:val="TimesNewRoman"/>
        <w:rPr>
          <w:b/>
        </w:rPr>
      </w:pPr>
      <w:r w:rsidRPr="0042023E">
        <w:rPr>
          <w:b/>
        </w:rPr>
        <w:t xml:space="preserve">Empirical </w:t>
      </w:r>
      <w:r>
        <w:rPr>
          <w:b/>
        </w:rPr>
        <w:t>tactic</w:t>
      </w:r>
    </w:p>
    <w:p w14:paraId="3E31A0E4" w14:textId="1A16E3A0" w:rsidR="00A905B6" w:rsidRDefault="00A905B6" w:rsidP="00A905B6">
      <w:pPr>
        <w:pStyle w:val="TimesNewRoman"/>
        <w:keepNext/>
      </w:pPr>
      <w:r>
        <w:t xml:space="preserve">In this section, we validate each empirical tactic with settings selected from 2 learning functions and 9 learning memories. </w:t>
      </w:r>
      <w:r>
        <w:fldChar w:fldCharType="begin"/>
      </w:r>
      <w:r>
        <w:instrText xml:space="preserve"> REF _Ref16256479 \h </w:instrText>
      </w:r>
      <w:r>
        <w:fldChar w:fldCharType="separate"/>
      </w:r>
      <w:r w:rsidR="002A4DED">
        <w:t xml:space="preserve">Figure </w:t>
      </w:r>
      <w:r w:rsidR="002A4DED">
        <w:rPr>
          <w:noProof/>
        </w:rPr>
        <w:t>7</w:t>
      </w:r>
      <w:r>
        <w:fldChar w:fldCharType="end"/>
      </w:r>
      <w:r>
        <w:t xml:space="preserve"> visualizes the waiting time of 18</w:t>
      </w:r>
      <w:r w:rsidR="001A068D" w:rsidRPr="001A068D">
        <w:t xml:space="preserve"> </w:t>
      </w:r>
      <w:r w:rsidR="001A068D">
        <w:t>TPSs in</w:t>
      </w:r>
      <w:r w:rsidR="00DB29F8">
        <w:t xml:space="preserve"> the</w:t>
      </w:r>
      <w:r>
        <w:t xml:space="preserve"> ET family. Two curves start at a same point, since averaging and minimizing are the same</w:t>
      </w:r>
      <w:r w:rsidRPr="003E4AB5">
        <w:t xml:space="preserve"> </w:t>
      </w:r>
      <w:r>
        <w:t xml:space="preserve">with the memory of 1. For minimizing learning function, the waiting time will increase with negative acceleration along with increasing learning memory; for averaging learning function, the waiting time will decrease with increasing acceleration along with increasing learning memory. Minimizing also have a U-shape curve that waiting time is the smallest when memory period is 6. It proves that </w:t>
      </w:r>
      <w:r>
        <w:lastRenderedPageBreak/>
        <w:t xml:space="preserve">minimizing’s performance is much better than averaging’s and we conclude that the empirical tactic with minimizing and memory = 6 is the best ET among </w:t>
      </w:r>
      <w:r>
        <w:rPr>
          <w:rFonts w:hint="eastAsia"/>
        </w:rPr>
        <w:t>the</w:t>
      </w:r>
      <w:r>
        <w:t xml:space="preserve"> others.</w:t>
      </w:r>
    </w:p>
    <w:p w14:paraId="10F62592" w14:textId="77777777" w:rsidR="00A905B6" w:rsidRDefault="00A905B6" w:rsidP="00A905B6">
      <w:pPr>
        <w:pStyle w:val="TimesNewRoman"/>
        <w:keepNext/>
        <w:jc w:val="center"/>
      </w:pPr>
      <w:r>
        <w:rPr>
          <w:noProof/>
        </w:rPr>
        <w:drawing>
          <wp:inline distT="0" distB="0" distL="0" distR="0" wp14:anchorId="762B7FEF" wp14:editId="7DD7D860">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E0C043E" w14:textId="77777777" w:rsidR="00A905B6" w:rsidRDefault="00A905B6" w:rsidP="00A905B6">
      <w:pPr>
        <w:pStyle w:val="IndentTimesNewRoman"/>
        <w:ind w:firstLine="0"/>
        <w:jc w:val="center"/>
      </w:pPr>
      <w:bookmarkStart w:id="13" w:name="_Ref16256479"/>
      <w:r>
        <w:t xml:space="preserve">Figure </w:t>
      </w:r>
      <w:fldSimple w:instr=" SEQ Figure \* ARABIC ">
        <w:r>
          <w:rPr>
            <w:noProof/>
          </w:rPr>
          <w:t>7</w:t>
        </w:r>
      </w:fldSimple>
      <w:bookmarkEnd w:id="13"/>
      <w:r>
        <w:t xml:space="preserve"> the waiting time of ET family with minimizing and averaging learning function and 1 – 9 learning memories</w:t>
      </w:r>
    </w:p>
    <w:p w14:paraId="3E0B8CD3" w14:textId="77777777" w:rsidR="00A905B6" w:rsidRDefault="00A905B6" w:rsidP="00A905B6">
      <w:pPr>
        <w:pStyle w:val="IndentTimesNewRoman"/>
      </w:pPr>
      <w:r>
        <w:t xml:space="preserve">Meanwhile, as a non-RTI trip planning strategy, ET with memory does not outperform the RTI-based </w:t>
      </w:r>
      <w:r>
        <w:rPr>
          <w:rFonts w:hint="eastAsia"/>
        </w:rPr>
        <w:t>pru</w:t>
      </w:r>
      <w:r>
        <w:t xml:space="preserve">dent tactic optimal. It also strengthens a simple intuitive assumption: real-time information helps, somewhat. </w:t>
      </w:r>
    </w:p>
    <w:p w14:paraId="5C264D5F" w14:textId="77777777" w:rsidR="00A905B6" w:rsidRDefault="00A905B6" w:rsidP="00A905B6">
      <w:pPr>
        <w:pStyle w:val="Italic"/>
        <w:ind w:firstLine="0"/>
        <w:rPr>
          <w:b/>
          <w:i w:val="0"/>
        </w:rPr>
      </w:pPr>
    </w:p>
    <w:p w14:paraId="447323BB" w14:textId="77777777" w:rsidR="00A905B6" w:rsidRPr="0042023E" w:rsidRDefault="00A905B6" w:rsidP="00A905B6">
      <w:pPr>
        <w:pStyle w:val="TimesNewRoman"/>
        <w:rPr>
          <w:b/>
        </w:rPr>
      </w:pPr>
      <w:r w:rsidRPr="0042023E">
        <w:rPr>
          <w:b/>
        </w:rPr>
        <w:t xml:space="preserve">Greedy </w:t>
      </w:r>
      <w:r>
        <w:rPr>
          <w:b/>
        </w:rPr>
        <w:t>tactic</w:t>
      </w:r>
    </w:p>
    <w:p w14:paraId="102E9E32" w14:textId="09B89377" w:rsidR="00A905B6" w:rsidRPr="00EC6F96" w:rsidRDefault="00A905B6" w:rsidP="00A905B6">
      <w:pPr>
        <w:pStyle w:val="TimesNewRoman"/>
      </w:pPr>
      <w:r>
        <w:fldChar w:fldCharType="begin"/>
      </w:r>
      <w:r>
        <w:instrText xml:space="preserve"> REF _Ref16256385 \h </w:instrText>
      </w:r>
      <w:r>
        <w:fldChar w:fldCharType="separate"/>
      </w:r>
      <w:r w:rsidR="002A4DED" w:rsidRPr="004743C5">
        <w:t xml:space="preserve">Figure </w:t>
      </w:r>
      <w:r w:rsidR="002A4DED">
        <w:rPr>
          <w:noProof/>
        </w:rPr>
        <w:t>14</w:t>
      </w:r>
      <w:r>
        <w:fldChar w:fldCharType="end"/>
      </w:r>
      <w:r w:rsidRPr="00EC6F96">
        <w:t xml:space="preserve"> </w:t>
      </w:r>
      <w:r>
        <w:t xml:space="preserve">(top left) </w:t>
      </w:r>
      <w:r w:rsidRPr="00EC6F96">
        <w:t xml:space="preserve">shows the graphic pattern of </w:t>
      </w:r>
      <w:r>
        <w:t>GT</w:t>
      </w:r>
      <w:r w:rsidRPr="00EC6F96">
        <w:t>’s waiting time and</w:t>
      </w:r>
      <w:r>
        <w:t xml:space="preserve"> </w:t>
      </w:r>
      <w:r>
        <w:fldChar w:fldCharType="begin"/>
      </w:r>
      <w:r>
        <w:instrText xml:space="preserve"> REF _Ref16256137 \h </w:instrText>
      </w:r>
      <w:r>
        <w:fldChar w:fldCharType="separate"/>
      </w:r>
      <w:r w:rsidR="002A4DED" w:rsidRPr="00530F4C">
        <w:t xml:space="preserve">Figure </w:t>
      </w:r>
      <w:r w:rsidR="002A4DED">
        <w:rPr>
          <w:noProof/>
        </w:rPr>
        <w:t>15</w:t>
      </w:r>
      <w:r>
        <w:fldChar w:fldCharType="end"/>
      </w:r>
      <w:r>
        <w:t xml:space="preserve"> (top right)</w:t>
      </w:r>
      <w:r w:rsidRPr="00EC6F96">
        <w:t xml:space="preserve"> missed risk. </w:t>
      </w:r>
      <w:r>
        <w:t xml:space="preserve">Ironically, as a RTI-based trip planning strategy, GT’s performance is the worst: it cannot even outperform arbitrary tactic. The primary reason is the high missed risk. Despite the shortest expected waiting time, due to delay reclamation and discrete real-time data feed, GT users have the largest missed risk thus the longest waiting time. </w:t>
      </w:r>
    </w:p>
    <w:p w14:paraId="67778ECC" w14:textId="1723F64D" w:rsidR="00A905B6" w:rsidRDefault="00A905B6" w:rsidP="00A905B6">
      <w:pPr>
        <w:spacing w:line="256" w:lineRule="auto"/>
        <w:ind w:firstLine="720"/>
        <w:rPr>
          <w:rFonts w:ascii="Times New Roman" w:hAnsi="Times New Roman" w:cs="Times New Roman"/>
          <w:sz w:val="24"/>
          <w:szCs w:val="24"/>
        </w:rPr>
      </w:pPr>
      <w:r w:rsidRPr="00D23991">
        <w:rPr>
          <w:rFonts w:ascii="Times New Roman" w:hAnsi="Times New Roman" w:cs="Times New Roman"/>
          <w:sz w:val="24"/>
          <w:szCs w:val="24"/>
        </w:rPr>
        <w:t xml:space="preserve">As a member of </w:t>
      </w:r>
      <w:r>
        <w:rPr>
          <w:rFonts w:ascii="Times New Roman" w:hAnsi="Times New Roman" w:cs="Times New Roman"/>
          <w:sz w:val="24"/>
          <w:szCs w:val="24"/>
        </w:rPr>
        <w:t>PT</w:t>
      </w:r>
      <w:r w:rsidRPr="00D23991">
        <w:rPr>
          <w:rFonts w:ascii="Times New Roman" w:hAnsi="Times New Roman" w:cs="Times New Roman"/>
          <w:sz w:val="24"/>
          <w:szCs w:val="24"/>
        </w:rPr>
        <w:t xml:space="preserve"> family, </w:t>
      </w:r>
      <w:r>
        <w:rPr>
          <w:rFonts w:ascii="Times New Roman" w:hAnsi="Times New Roman" w:cs="Times New Roman"/>
          <w:sz w:val="24"/>
          <w:szCs w:val="24"/>
        </w:rPr>
        <w:t>GT</w:t>
      </w:r>
      <w:r w:rsidRPr="00D23991">
        <w:rPr>
          <w:rFonts w:ascii="Times New Roman" w:hAnsi="Times New Roman" w:cs="Times New Roman"/>
          <w:sz w:val="24"/>
          <w:szCs w:val="24"/>
        </w:rPr>
        <w:t xml:space="preserve">’s waiting time’s pattern also has the contour lines and walking time differ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1A120D">
        <w:rPr>
          <w:rFonts w:ascii="Times New Roman" w:hAnsi="Times New Roman" w:cs="Times New Roman"/>
          <w:sz w:val="24"/>
          <w:szCs w:val="24"/>
        </w:rPr>
        <w:t xml:space="preserve">Figure </w:t>
      </w:r>
      <w:r w:rsidR="002A4DED">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663896">
        <w:rPr>
          <w:rFonts w:ascii="Times New Roman" w:hAnsi="Times New Roman" w:cs="Times New Roman"/>
          <w:sz w:val="24"/>
          <w:szCs w:val="24"/>
        </w:rPr>
        <w:t xml:space="preserve">Figure </w:t>
      </w:r>
      <w:r w:rsidR="002A4DED">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how GT’s waiting time and missed risk’s relationship with walking time. </w:t>
      </w:r>
      <w:r w:rsidRPr="00C801C7">
        <w:rPr>
          <w:rFonts w:ascii="Times New Roman" w:hAnsi="Times New Roman" w:cs="Times New Roman"/>
          <w:sz w:val="24"/>
          <w:szCs w:val="24"/>
        </w:rPr>
        <w:t xml:space="preserve">For </w:t>
      </w:r>
      <w:r>
        <w:rPr>
          <w:rFonts w:ascii="Times New Roman" w:hAnsi="Times New Roman" w:cs="Times New Roman"/>
          <w:sz w:val="24"/>
          <w:szCs w:val="24"/>
        </w:rPr>
        <w:t>GT</w:t>
      </w:r>
      <w:r w:rsidRPr="00C801C7">
        <w:rPr>
          <w:rFonts w:ascii="Times New Roman" w:hAnsi="Times New Roman" w:cs="Times New Roman"/>
          <w:sz w:val="24"/>
          <w:szCs w:val="24"/>
        </w:rPr>
        <w:t xml:space="preserve">, due to its high </w:t>
      </w:r>
      <w:r>
        <w:rPr>
          <w:rFonts w:ascii="Times New Roman" w:hAnsi="Times New Roman" w:cs="Times New Roman"/>
          <w:sz w:val="24"/>
          <w:szCs w:val="24"/>
        </w:rPr>
        <w:t>missed 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Pr>
          <w:rFonts w:ascii="Times New Roman" w:hAnsi="Times New Roman" w:cs="Times New Roman"/>
          <w:sz w:val="24"/>
          <w:szCs w:val="24"/>
        </w:rPr>
        <w:t>larger than 120 seconds</w:t>
      </w:r>
      <w:r w:rsidRPr="00C801C7">
        <w:rPr>
          <w:rFonts w:ascii="Times New Roman" w:hAnsi="Times New Roman" w:cs="Times New Roman"/>
          <w:sz w:val="24"/>
          <w:szCs w:val="24"/>
        </w:rPr>
        <w:t xml:space="preserve"> will in fact improve </w:t>
      </w:r>
      <w:r>
        <w:rPr>
          <w:rFonts w:ascii="Times New Roman" w:hAnsi="Times New Roman" w:cs="Times New Roman"/>
          <w:sz w:val="24"/>
          <w:szCs w:val="24"/>
        </w:rPr>
        <w:t>its</w:t>
      </w:r>
      <w:r w:rsidRPr="00C801C7">
        <w:rPr>
          <w:rFonts w:ascii="Times New Roman" w:hAnsi="Times New Roman" w:cs="Times New Roman"/>
          <w:sz w:val="24"/>
          <w:szCs w:val="24"/>
        </w:rPr>
        <w:t xml:space="preserve"> performance. The</w:t>
      </w:r>
      <w:r>
        <w:rPr>
          <w:rFonts w:ascii="Times New Roman" w:hAnsi="Times New Roman" w:cs="Times New Roman"/>
          <w:sz w:val="24"/>
          <w:szCs w:val="24"/>
        </w:rPr>
        <w:t xml:space="preserve"> fact that missed risk is initially at a high level makes longer walking time a similar role as insurance buffer: longer walking time will destabilize the synchronization process and make more GT’s desynchronized trips synchronized again.</w:t>
      </w:r>
    </w:p>
    <w:p w14:paraId="70AE0F82" w14:textId="0F00EC15" w:rsidR="00A905B6" w:rsidRDefault="0027198F" w:rsidP="00B9155D">
      <w:pPr>
        <w:pStyle w:val="TimesNewRoman"/>
        <w:ind w:firstLine="720"/>
      </w:pPr>
      <w:r>
        <w:t xml:space="preserve">Moreover, because GT is highly similar to the “expected walking trip” shown as the green solid line in </w:t>
      </w:r>
      <w:r>
        <w:fldChar w:fldCharType="begin"/>
      </w:r>
      <w:r>
        <w:instrText xml:space="preserve"> REF _Ref8118481 \h </w:instrText>
      </w:r>
      <w:r>
        <w:fldChar w:fldCharType="separate"/>
      </w:r>
      <w:r w:rsidR="002A4DED" w:rsidRPr="00333E7A">
        <w:t xml:space="preserve">Figure </w:t>
      </w:r>
      <w:r w:rsidR="002A4DED">
        <w:rPr>
          <w:noProof/>
        </w:rPr>
        <w:t>2</w:t>
      </w:r>
      <w:r>
        <w:fldChar w:fldCharType="end"/>
      </w:r>
      <w:r>
        <w:t xml:space="preserve"> and </w:t>
      </w:r>
      <w:r>
        <w:fldChar w:fldCharType="begin"/>
      </w:r>
      <w:r>
        <w:instrText xml:space="preserve"> REF _Ref18334385 \h </w:instrText>
      </w:r>
      <w:r>
        <w:fldChar w:fldCharType="separate"/>
      </w:r>
      <w:r w:rsidR="002A4DED" w:rsidRPr="00EF6015">
        <w:t xml:space="preserve">Figure </w:t>
      </w:r>
      <w:r w:rsidR="002A4DED">
        <w:rPr>
          <w:noProof/>
        </w:rPr>
        <w:t>3</w:t>
      </w:r>
      <w:r>
        <w:fldChar w:fldCharType="end"/>
      </w:r>
      <w:r>
        <w:t>, we validate</w:t>
      </w:r>
      <w:r w:rsidR="00F870AC">
        <w:t>d</w:t>
      </w:r>
      <w:r>
        <w:t xml:space="preserve"> the correctness of reclaimed and discontinuity delay proposed in the method section.</w:t>
      </w:r>
    </w:p>
    <w:p w14:paraId="6095E18A"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t>[Proof of reclaimed and discontinuity delay]</w:t>
      </w:r>
    </w:p>
    <w:p w14:paraId="70FA59F3" w14:textId="2DFE9EDD" w:rsidR="00A905B6" w:rsidRDefault="00A905B6" w:rsidP="00A905B6">
      <w:pPr>
        <w:pStyle w:val="TimesNewRoman"/>
      </w:pPr>
      <w:r>
        <w:t xml:space="preserve">The inefficiency of GT also proves the correctness of synchronization and delay reclamation process in </w:t>
      </w:r>
      <w:r>
        <w:fldChar w:fldCharType="begin"/>
      </w:r>
      <w:r>
        <w:instrText xml:space="preserve"> REF _Ref8118481 \h </w:instrText>
      </w:r>
      <w:r>
        <w:fldChar w:fldCharType="separate"/>
      </w:r>
      <w:r w:rsidRPr="00333E7A">
        <w:t xml:space="preserve">Figure </w:t>
      </w:r>
      <w:r>
        <w:rPr>
          <w:noProof/>
        </w:rPr>
        <w:t>2</w:t>
      </w:r>
      <w:r>
        <w:fldChar w:fldCharType="end"/>
      </w:r>
      <w:r>
        <w:t xml:space="preserve"> and the discontinuity delay in </w:t>
      </w:r>
      <w:r>
        <w:fldChar w:fldCharType="begin"/>
      </w:r>
      <w:r>
        <w:instrText xml:space="preserve"> REF _Ref18334385 \h </w:instrText>
      </w:r>
      <w:r>
        <w:fldChar w:fldCharType="separate"/>
      </w:r>
      <w:r w:rsidRPr="00EF6015">
        <w:t xml:space="preserve">Figure </w:t>
      </w:r>
      <w:r>
        <w:rPr>
          <w:noProof/>
        </w:rPr>
        <w:t>3</w:t>
      </w:r>
      <w:r>
        <w:fldChar w:fldCharType="end"/>
      </w:r>
      <w:r>
        <w:t xml:space="preserve">. To moreover show the relationship between reclaimed delay, discontinuity delay and miss risk, we also calculate the delay reclamation and </w:t>
      </w:r>
      <w:r>
        <w:rPr>
          <w:rFonts w:hint="eastAsia"/>
        </w:rPr>
        <w:t>miss</w:t>
      </w:r>
      <w:r>
        <w:t xml:space="preserve"> risk for each specific trip. We summarized that during the whole year, when a delay reclamation occurred, there were 85.20% chance that the GT user </w:t>
      </w:r>
      <w:r w:rsidR="00861734">
        <w:t>would miss the bus empirically.</w:t>
      </w:r>
    </w:p>
    <w:p w14:paraId="3F0B5AEA" w14:textId="7B51154F" w:rsidR="00A905B6" w:rsidRDefault="00861734" w:rsidP="00A905B6">
      <w:pPr>
        <w:pStyle w:val="TimesNewRoman"/>
        <w:ind w:firstLine="720"/>
      </w:pPr>
      <w:r>
        <w:t>Besides reclaimed delay, t</w:t>
      </w:r>
      <w:r w:rsidR="009D010F">
        <w:t>o validate the existence of discontinuity delay</w:t>
      </w:r>
      <w:r w:rsidR="00A905B6">
        <w:t xml:space="preserve">, we calculated 31 TPSs in the PT family, each with a uniform insurance buffer for all trips and all stops from 0 (greedy tactic) to 300 seconds. </w:t>
      </w:r>
      <w:r w:rsidR="00F1781D">
        <w:t xml:space="preserve">We moreover plot the line charts of each index and its changing rate, which represents IB/ home departure time’s impact on them. </w:t>
      </w:r>
      <w:r w:rsidR="00A905B6">
        <w:fldChar w:fldCharType="begin"/>
      </w:r>
      <w:r w:rsidR="00A905B6">
        <w:instrText xml:space="preserve"> REF _Ref18339654 \h </w:instrText>
      </w:r>
      <w:r w:rsidR="00A905B6">
        <w:fldChar w:fldCharType="separate"/>
      </w:r>
      <w:r w:rsidR="002A4DED" w:rsidRPr="00065BDE">
        <w:t xml:space="preserve">Figure </w:t>
      </w:r>
      <w:r w:rsidR="002A4DED">
        <w:rPr>
          <w:noProof/>
        </w:rPr>
        <w:t>8</w:t>
      </w:r>
      <w:r w:rsidR="00A905B6">
        <w:fldChar w:fldCharType="end"/>
      </w:r>
      <w:r w:rsidR="00A905B6">
        <w:t xml:space="preserve"> and </w:t>
      </w:r>
      <w:r w:rsidR="00A905B6">
        <w:fldChar w:fldCharType="begin"/>
      </w:r>
      <w:r w:rsidR="00A905B6">
        <w:instrText xml:space="preserve"> REF _Ref18338006 \h </w:instrText>
      </w:r>
      <w:r w:rsidR="00A905B6">
        <w:fldChar w:fldCharType="separate"/>
      </w:r>
      <w:r w:rsidR="002A4DED" w:rsidRPr="005128A9">
        <w:t xml:space="preserve">Figure </w:t>
      </w:r>
      <w:r w:rsidR="002A4DED">
        <w:rPr>
          <w:noProof/>
        </w:rPr>
        <w:t>9</w:t>
      </w:r>
      <w:r w:rsidR="00A905B6">
        <w:fldChar w:fldCharType="end"/>
      </w:r>
      <w:r w:rsidR="00A905B6">
        <w:t xml:space="preserve"> respectively show the average waiting time and the miss risk change with the uniform insurance buffer. Each graph of changing rate shows clear discrete pattern: there were several sudden changes for each indicator’s changing rate at 60, 120, 180, and 240 seconds, which are all multiples of the interval of the real-time data (60 seconds). The points between these sudden changes are relatively close, forming a stepped curve. Moreover, </w:t>
      </w:r>
      <w:r w:rsidR="00A905B6">
        <w:fldChar w:fldCharType="begin"/>
      </w:r>
      <w:r w:rsidR="00A905B6">
        <w:instrText xml:space="preserve"> REF _Ref18338006 \h </w:instrText>
      </w:r>
      <w:r w:rsidR="00A905B6">
        <w:fldChar w:fldCharType="separate"/>
      </w:r>
      <w:r w:rsidR="002A4DED" w:rsidRPr="005128A9">
        <w:t xml:space="preserve">Figure </w:t>
      </w:r>
      <w:r w:rsidR="002A4DED">
        <w:rPr>
          <w:noProof/>
        </w:rPr>
        <w:t>9</w:t>
      </w:r>
      <w:r w:rsidR="00A905B6">
        <w:fldChar w:fldCharType="end"/>
      </w:r>
      <w:r w:rsidR="00A905B6">
        <w:t xml:space="preserve"> demonstrates that the miss risk changed fastest when buffer = 60 seconds, which is exactly the interval of the real-time data. </w:t>
      </w:r>
      <w:r w:rsidR="008644C2">
        <w:t>All these discontinuous change prove the existence of the discontinuity delay.</w:t>
      </w:r>
      <w:r w:rsidR="00B9155D">
        <w:t xml:space="preserve"> </w:t>
      </w:r>
      <w:r w:rsidR="00A905B6">
        <w:t>The buffer will ease both reclaimed delay and discontinuity delay simultaneously, however, due to the discrete nature of discontinuity delay, only multiples of 60 seconds will we observe the sudden change of discontinuity.</w:t>
      </w:r>
    </w:p>
    <w:p w14:paraId="31AB94FB" w14:textId="77777777" w:rsidR="00A905B6" w:rsidRDefault="00A905B6" w:rsidP="00A905B6">
      <w:pPr>
        <w:pStyle w:val="TimesNewRoman"/>
        <w:ind w:firstLine="720"/>
      </w:pPr>
    </w:p>
    <w:p w14:paraId="1E7F3016" w14:textId="77777777" w:rsidR="00A905B6" w:rsidRDefault="00A905B6" w:rsidP="00A905B6">
      <w:pPr>
        <w:pStyle w:val="TimesNewRoman"/>
        <w:keepNext/>
        <w:jc w:val="center"/>
      </w:pPr>
      <w:r>
        <w:rPr>
          <w:noProof/>
        </w:rPr>
        <w:drawing>
          <wp:inline distT="0" distB="0" distL="0" distR="0" wp14:anchorId="5C94D216" wp14:editId="544C6F88">
            <wp:extent cx="4572000" cy="27432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06479BD" w14:textId="77777777" w:rsidR="00A905B6" w:rsidRPr="00065BDE" w:rsidRDefault="00A905B6" w:rsidP="00A905B6">
      <w:pPr>
        <w:spacing w:line="256" w:lineRule="auto"/>
        <w:jc w:val="center"/>
        <w:rPr>
          <w:rFonts w:ascii="Times New Roman" w:hAnsi="Times New Roman" w:cs="Times New Roman"/>
          <w:sz w:val="24"/>
          <w:szCs w:val="24"/>
        </w:rPr>
      </w:pPr>
      <w:bookmarkStart w:id="14" w:name="_Ref18339654"/>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Pr>
          <w:rFonts w:ascii="Times New Roman" w:hAnsi="Times New Roman" w:cs="Times New Roman"/>
          <w:noProof/>
          <w:sz w:val="24"/>
          <w:szCs w:val="24"/>
        </w:rPr>
        <w:t>8</w:t>
      </w:r>
      <w:r w:rsidRPr="00065BDE">
        <w:rPr>
          <w:rFonts w:ascii="Times New Roman" w:hAnsi="Times New Roman" w:cs="Times New Roman"/>
          <w:sz w:val="24"/>
          <w:szCs w:val="24"/>
        </w:rPr>
        <w:fldChar w:fldCharType="end"/>
      </w:r>
      <w:bookmarkEnd w:id="14"/>
      <w:r w:rsidRPr="00065BDE">
        <w:rPr>
          <w:rFonts w:ascii="Times New Roman" w:hAnsi="Times New Roman" w:cs="Times New Roman"/>
          <w:sz w:val="24"/>
          <w:szCs w:val="24"/>
        </w:rPr>
        <w:t xml:space="preserve"> average waiting time and average waiting time changing rates' relationship with uniform buffer.</w:t>
      </w:r>
    </w:p>
    <w:p w14:paraId="799EEE8B" w14:textId="77777777" w:rsidR="00A905B6" w:rsidRDefault="00A905B6" w:rsidP="00A905B6">
      <w:pPr>
        <w:pStyle w:val="TimesNewRoman"/>
        <w:jc w:val="center"/>
      </w:pPr>
    </w:p>
    <w:p w14:paraId="6132551D" w14:textId="77777777" w:rsidR="00A905B6" w:rsidRDefault="00A905B6" w:rsidP="00A905B6">
      <w:pPr>
        <w:pStyle w:val="TimesNewRoman"/>
        <w:keepNext/>
        <w:jc w:val="center"/>
      </w:pPr>
      <w:r>
        <w:rPr>
          <w:noProof/>
        </w:rPr>
        <w:lastRenderedPageBreak/>
        <w:drawing>
          <wp:inline distT="0" distB="0" distL="0" distR="0" wp14:anchorId="135F9092" wp14:editId="5439F48C">
            <wp:extent cx="4572000" cy="27432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2F814DF" w14:textId="77777777" w:rsidR="00A905B6" w:rsidRPr="005128A9" w:rsidRDefault="00A905B6" w:rsidP="00A905B6">
      <w:pPr>
        <w:spacing w:line="256" w:lineRule="auto"/>
        <w:jc w:val="center"/>
        <w:rPr>
          <w:rFonts w:ascii="Times New Roman" w:hAnsi="Times New Roman" w:cs="Times New Roman"/>
          <w:sz w:val="24"/>
          <w:szCs w:val="24"/>
        </w:rPr>
      </w:pPr>
      <w:bookmarkStart w:id="15" w:name="_Ref18338006"/>
      <w:r w:rsidRPr="005128A9">
        <w:rPr>
          <w:rFonts w:ascii="Times New Roman" w:hAnsi="Times New Roman" w:cs="Times New Roman"/>
          <w:sz w:val="24"/>
          <w:szCs w:val="24"/>
        </w:rPr>
        <w:t xml:space="preserve">Figure </w:t>
      </w:r>
      <w:r w:rsidRPr="005128A9">
        <w:rPr>
          <w:rFonts w:ascii="Times New Roman" w:hAnsi="Times New Roman" w:cs="Times New Roman"/>
          <w:sz w:val="24"/>
          <w:szCs w:val="24"/>
        </w:rPr>
        <w:fldChar w:fldCharType="begin"/>
      </w:r>
      <w:r w:rsidRPr="005128A9">
        <w:rPr>
          <w:rFonts w:ascii="Times New Roman" w:hAnsi="Times New Roman" w:cs="Times New Roman"/>
          <w:sz w:val="24"/>
          <w:szCs w:val="24"/>
        </w:rPr>
        <w:instrText xml:space="preserve"> SEQ Figure \* ARABIC </w:instrText>
      </w:r>
      <w:r w:rsidRPr="005128A9">
        <w:rPr>
          <w:rFonts w:ascii="Times New Roman" w:hAnsi="Times New Roman" w:cs="Times New Roman"/>
          <w:sz w:val="24"/>
          <w:szCs w:val="24"/>
        </w:rPr>
        <w:fldChar w:fldCharType="separate"/>
      </w:r>
      <w:r>
        <w:rPr>
          <w:rFonts w:ascii="Times New Roman" w:hAnsi="Times New Roman" w:cs="Times New Roman"/>
          <w:noProof/>
          <w:sz w:val="24"/>
          <w:szCs w:val="24"/>
        </w:rPr>
        <w:t>9</w:t>
      </w:r>
      <w:r w:rsidRPr="005128A9">
        <w:rPr>
          <w:rFonts w:ascii="Times New Roman" w:hAnsi="Times New Roman" w:cs="Times New Roman"/>
          <w:sz w:val="24"/>
          <w:szCs w:val="24"/>
        </w:rPr>
        <w:fldChar w:fldCharType="end"/>
      </w:r>
      <w:bookmarkEnd w:id="15"/>
      <w:r>
        <w:rPr>
          <w:rFonts w:ascii="Times New Roman" w:hAnsi="Times New Roman" w:cs="Times New Roman"/>
          <w:sz w:val="24"/>
          <w:szCs w:val="24"/>
        </w:rPr>
        <w:t xml:space="preserve"> m</w:t>
      </w:r>
      <w:r w:rsidRPr="005128A9">
        <w:rPr>
          <w:rFonts w:ascii="Times New Roman" w:hAnsi="Times New Roman" w:cs="Times New Roman"/>
          <w:sz w:val="24"/>
          <w:szCs w:val="24"/>
        </w:rPr>
        <w:t>iss risk and miss risk</w:t>
      </w:r>
      <w:r>
        <w:rPr>
          <w:rFonts w:ascii="Times New Roman" w:hAnsi="Times New Roman" w:cs="Times New Roman"/>
          <w:sz w:val="24"/>
          <w:szCs w:val="24"/>
        </w:rPr>
        <w:t xml:space="preserve"> changing rate</w:t>
      </w:r>
      <w:r w:rsidRPr="005128A9">
        <w:rPr>
          <w:rFonts w:ascii="Times New Roman" w:hAnsi="Times New Roman" w:cs="Times New Roman"/>
          <w:sz w:val="24"/>
          <w:szCs w:val="24"/>
        </w:rPr>
        <w:t>'s relationship with uniform buffer.</w:t>
      </w:r>
    </w:p>
    <w:p w14:paraId="624598F5" w14:textId="77777777" w:rsidR="00A905B6" w:rsidRDefault="00A905B6" w:rsidP="00A905B6">
      <w:pPr>
        <w:pStyle w:val="IndentTimesNewRoman"/>
        <w:ind w:firstLine="0"/>
      </w:pPr>
    </w:p>
    <w:p w14:paraId="2309E910" w14:textId="77777777" w:rsidR="00A905B6" w:rsidRDefault="00A905B6" w:rsidP="00A905B6">
      <w:pPr>
        <w:pStyle w:val="Italic"/>
        <w:ind w:firstLine="0"/>
        <w:rPr>
          <w:b/>
          <w:i w:val="0"/>
        </w:rPr>
      </w:pPr>
    </w:p>
    <w:p w14:paraId="4E3EE088" w14:textId="77777777" w:rsidR="00A905B6" w:rsidRPr="0042023E" w:rsidRDefault="00A905B6" w:rsidP="00A905B6">
      <w:pPr>
        <w:pStyle w:val="Italic"/>
        <w:ind w:firstLine="0"/>
        <w:rPr>
          <w:b/>
          <w:i w:val="0"/>
        </w:rPr>
      </w:pPr>
      <w:r w:rsidRPr="0042023E">
        <w:rPr>
          <w:b/>
          <w:i w:val="0"/>
        </w:rPr>
        <w:t xml:space="preserve">Prudent </w:t>
      </w:r>
      <w:r>
        <w:rPr>
          <w:b/>
          <w:i w:val="0"/>
        </w:rPr>
        <w:t>tactic</w:t>
      </w:r>
      <w:r w:rsidRPr="0042023E">
        <w:rPr>
          <w:b/>
          <w:i w:val="0"/>
        </w:rPr>
        <w:t xml:space="preserve"> optimal</w:t>
      </w:r>
    </w:p>
    <w:p w14:paraId="5D389374" w14:textId="26788256" w:rsidR="00A905B6" w:rsidRPr="00D62448" w:rsidRDefault="00A905B6" w:rsidP="00A905B6">
      <w:pPr>
        <w:pStyle w:val="Italic"/>
        <w:ind w:firstLine="0"/>
        <w:rP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Pr>
          <w:rStyle w:val="TimesNewRomanChar"/>
          <w:i w:val="0"/>
        </w:rPr>
        <w:t>imal insurance buffer (IB) for p</w:t>
      </w:r>
      <w:r w:rsidRPr="00F223EB">
        <w:rPr>
          <w:rStyle w:val="TimesNewRomanChar"/>
          <w:i w:val="0"/>
        </w:rPr>
        <w:t xml:space="preserve">rudent </w:t>
      </w:r>
      <w:r>
        <w:rPr>
          <w:rStyle w:val="TimesNewRomanChar"/>
          <w:i w:val="0"/>
        </w:rPr>
        <w:t>tactic</w:t>
      </w:r>
      <w:r w:rsidRPr="00F223EB">
        <w:rPr>
          <w:rStyle w:val="TimesNewRomanChar"/>
          <w:i w:val="0"/>
        </w:rPr>
        <w:t xml:space="preserve"> </w:t>
      </w:r>
      <w:r>
        <w:rPr>
          <w:rStyle w:val="TimesNewRomanChar"/>
          <w:i w:val="0"/>
        </w:rPr>
        <w:t xml:space="preserve">optimal </w:t>
      </w:r>
      <w:r w:rsidRPr="00F223EB">
        <w:rPr>
          <w:rStyle w:val="TimesNewRomanChar"/>
          <w:i w:val="0"/>
        </w:rPr>
        <w:t>strategy</w:t>
      </w:r>
      <w:r w:rsidRPr="00873F61">
        <w:rPr>
          <w:rStyle w:val="TimesNewRomanChar"/>
          <w:i w:val="0"/>
        </w:rPr>
        <w:t xml:space="preserve">. </w:t>
      </w:r>
      <w:r w:rsidRPr="00873F61">
        <w:rPr>
          <w:rStyle w:val="TimesNewRomanChar"/>
          <w:i w:val="0"/>
        </w:rPr>
        <w:fldChar w:fldCharType="begin"/>
      </w:r>
      <w:r w:rsidRPr="00873F61">
        <w:rPr>
          <w:rStyle w:val="TimesNewRomanChar"/>
          <w:i w:val="0"/>
        </w:rPr>
        <w:instrText xml:space="preserve"> REF _Ref16256046 \h  \* MERGEFORMAT </w:instrText>
      </w:r>
      <w:r w:rsidRPr="00873F61">
        <w:rPr>
          <w:rStyle w:val="TimesNewRomanChar"/>
          <w:i w:val="0"/>
        </w:rPr>
      </w:r>
      <w:r w:rsidRPr="00873F61">
        <w:rPr>
          <w:rStyle w:val="TimesNewRomanChar"/>
          <w:i w:val="0"/>
        </w:rPr>
        <w:fldChar w:fldCharType="separate"/>
      </w:r>
      <w:r w:rsidR="002A4DED" w:rsidRPr="002A4DED">
        <w:rPr>
          <w:i w:val="0"/>
        </w:rPr>
        <w:t xml:space="preserve">Figure </w:t>
      </w:r>
      <w:r w:rsidR="002A4DED" w:rsidRPr="002A4DED">
        <w:rPr>
          <w:i w:val="0"/>
          <w:noProof/>
        </w:rPr>
        <w:t>10</w:t>
      </w:r>
      <w:r w:rsidRPr="00873F61">
        <w:rPr>
          <w:rStyle w:val="TimesNewRomanChar"/>
          <w:i w:val="0"/>
        </w:rPr>
        <w:fldChar w:fldCharType="end"/>
      </w:r>
      <w:r w:rsidRPr="00873F61">
        <w:rPr>
          <w:rStyle w:val="TimesNewRomanChar"/>
          <w:i w:val="0"/>
        </w:rPr>
        <w:t xml:space="preserve"> (left) </w:t>
      </w:r>
      <w:r w:rsidRPr="00873F61">
        <w:rPr>
          <w:rStyle w:val="TimeNewRomanChar"/>
          <w:i w:val="0"/>
        </w:rPr>
        <w:t>shows th</w:t>
      </w:r>
      <w:r w:rsidRPr="005238B9">
        <w:rPr>
          <w:rStyle w:val="TimeNewRomanChar"/>
          <w:i w:val="0"/>
        </w:rPr>
        <w:t xml:space="preserve">e geographic distribution of </w:t>
      </w:r>
      <w:r>
        <w:rPr>
          <w:rStyle w:val="TimeNewRomanChar"/>
          <w:i w:val="0"/>
        </w:rPr>
        <w:t>PT</w:t>
      </w:r>
      <w:r w:rsidRPr="005238B9">
        <w:rPr>
          <w:rStyle w:val="TimeNewRomanChar"/>
          <w:i w:val="0"/>
        </w:rPr>
        <w:t xml:space="preserve"> optimal’s insurance buffer. It shows an extreme geographically diverse p</w:t>
      </w:r>
      <w:r>
        <w:rPr>
          <w:rStyle w:val="TimesNewRomanChar"/>
          <w:i w:val="0"/>
        </w:rPr>
        <w:t xml:space="preserve">attern for IBs. As a result, we should not assign a single IB for all stops and different users with different walking distance. Based on the results, we validate the PT optimal and </w:t>
      </w:r>
      <w:r w:rsidRPr="00176E09">
        <w:rPr>
          <w:rStyle w:val="TimesNewRomanChar"/>
          <w:i w:val="0"/>
        </w:rPr>
        <w:t xml:space="preserve">investigate </w:t>
      </w:r>
      <w:r>
        <w:rPr>
          <w:rStyle w:val="TimesNewRomanChar"/>
          <w:i w:val="0"/>
        </w:rPr>
        <w:t>its</w:t>
      </w:r>
      <w:r w:rsidRPr="00176E09">
        <w:rPr>
          <w:rStyle w:val="TimesNewRomanChar"/>
          <w:i w:val="0"/>
        </w:rPr>
        <w:t xml:space="preserve"> geographic patterns from three directions.</w:t>
      </w:r>
    </w:p>
    <w:p w14:paraId="5E7D9F02" w14:textId="77777777" w:rsidR="00A905B6" w:rsidRPr="00C335AA" w:rsidRDefault="00A905B6" w:rsidP="00A905B6">
      <w:pPr>
        <w:pStyle w:val="IndentTimesNewRoman"/>
        <w:ind w:firstLine="0"/>
      </w:pPr>
      <w:r w:rsidRPr="00C335AA">
        <w:t>[</w:t>
      </w:r>
      <w:r>
        <w:t>Forward direction</w:t>
      </w:r>
      <w:r w:rsidRPr="00C335AA">
        <w:t xml:space="preserve"> – Marginalized stops]</w:t>
      </w:r>
    </w:p>
    <w:p w14:paraId="1449EFB6" w14:textId="1BE7FBF5" w:rsidR="00A905B6" w:rsidRDefault="00A905B6" w:rsidP="00A905B6">
      <w:pPr>
        <w:pStyle w:val="IndentTimesNewRoman"/>
        <w:ind w:firstLine="0"/>
      </w:pPr>
      <w:r>
        <w:fldChar w:fldCharType="begin"/>
      </w:r>
      <w:r>
        <w:instrText xml:space="preserve"> REF _Ref16256046 \h </w:instrText>
      </w:r>
      <w:r>
        <w:fldChar w:fldCharType="separate"/>
      </w:r>
      <w:r w:rsidR="002A4DED">
        <w:t xml:space="preserve">Figure </w:t>
      </w:r>
      <w:r w:rsidR="002A4DED">
        <w:rPr>
          <w:noProof/>
        </w:rPr>
        <w:t>10</w:t>
      </w:r>
      <w:r>
        <w:fldChar w:fldCharType="end"/>
      </w:r>
      <w:r>
        <w:t xml:space="preserve"> (left) shows PT optimal’s average waiting time on COTA bus route No.2 from Southeast to Northwest</w:t>
      </w:r>
      <w:r w:rsidRPr="00745341">
        <w:t>.</w:t>
      </w:r>
      <w:r>
        <w:t xml:space="preserve"> </w:t>
      </w:r>
      <w:r w:rsidRPr="005238B9">
        <w:rPr>
          <w:rStyle w:val="TimesNewRomanChar"/>
        </w:rPr>
        <w:t xml:space="preserve">Noticeably, there are two significant </w:t>
      </w:r>
      <w:r>
        <w:rPr>
          <w:rStyle w:val="TimesNewRomanChar"/>
        </w:rPr>
        <w:t>high</w:t>
      </w:r>
      <w:r w:rsidRPr="005238B9">
        <w:rPr>
          <w:rStyle w:val="TimesNewRomanChar"/>
        </w:rPr>
        <w:t xml:space="preserve"> clusters near the </w:t>
      </w:r>
      <w:r>
        <w:rPr>
          <w:rStyle w:val="TimesNewRomanChar"/>
        </w:rPr>
        <w:t xml:space="preserve">two </w:t>
      </w:r>
      <w:r w:rsidRPr="005238B9">
        <w:rPr>
          <w:rStyle w:val="TimesNewRomanChar"/>
        </w:rPr>
        <w:t>originating stop</w:t>
      </w:r>
      <w:r>
        <w:rPr>
          <w:rStyle w:val="TimesNewRomanChar"/>
        </w:rPr>
        <w:t>s</w:t>
      </w:r>
      <w:r w:rsidRPr="005238B9">
        <w:rPr>
          <w:rStyle w:val="TimesNewRomanChar"/>
        </w:rPr>
        <w:t xml:space="preserve"> (red circled</w:t>
      </w:r>
      <w:r>
        <w:rPr>
          <w:rStyle w:val="TimesNewRomanChar"/>
        </w:rPr>
        <w:t xml:space="preserve"> and </w:t>
      </w:r>
      <w:r w:rsidRPr="005238B9">
        <w:rPr>
          <w:rStyle w:val="TimesNewRomanChar"/>
        </w:rPr>
        <w:t>blue circled)</w:t>
      </w:r>
      <w:r>
        <w:rPr>
          <w:rStyle w:val="TimesNewRomanChar"/>
        </w:rPr>
        <w:t xml:space="preserve"> in the standard and frequent No.2 bus schedule</w:t>
      </w:r>
      <w:r w:rsidRPr="005238B9">
        <w:rPr>
          <w:rStyle w:val="TimesNewRomanChar"/>
        </w:rPr>
        <w:t xml:space="preserve">. </w:t>
      </w:r>
      <w:r>
        <w:fldChar w:fldCharType="begin"/>
      </w:r>
      <w:r>
        <w:rPr>
          <w:rStyle w:val="TimesNewRomanChar"/>
        </w:rPr>
        <w:instrText xml:space="preserve"> REF _Ref16256137 \h </w:instrText>
      </w:r>
      <w:r>
        <w:fldChar w:fldCharType="separate"/>
      </w:r>
      <w:r w:rsidR="002A4DED" w:rsidRPr="00530F4C">
        <w:t xml:space="preserve">Figure </w:t>
      </w:r>
      <w:r w:rsidR="002A4DED">
        <w:rPr>
          <w:noProof/>
        </w:rPr>
        <w:t>15</w:t>
      </w:r>
      <w:r>
        <w:fldChar w:fldCharType="end"/>
      </w:r>
      <w:r>
        <w:t xml:space="preserve"> </w:t>
      </w:r>
      <w:r w:rsidRPr="007B43E9">
        <w:t>(</w:t>
      </w:r>
      <w:r>
        <w:t>top left</w:t>
      </w:r>
      <w:r w:rsidRPr="007B43E9">
        <w:t xml:space="preserve">) </w:t>
      </w:r>
      <w:r>
        <w:t>demonstrates</w:t>
      </w:r>
      <w:r w:rsidRPr="005238B9">
        <w:rPr>
          <w:rStyle w:val="TimesNewRomanChar"/>
        </w:rPr>
        <w:t xml:space="preserve"> </w:t>
      </w:r>
      <w:r w:rsidRPr="005238B9">
        <w:t xml:space="preserve">the </w:t>
      </w:r>
      <w:r>
        <w:t>missed risk</w:t>
      </w:r>
      <w:r w:rsidRPr="005238B9">
        <w:t xml:space="preserve"> for the </w:t>
      </w:r>
      <w:r>
        <w:t>PT</w:t>
      </w:r>
      <w:r w:rsidRPr="005238B9">
        <w:t xml:space="preserve"> optimal, and </w:t>
      </w:r>
      <w:r>
        <w:t xml:space="preserve">it also shows two unnatural high </w:t>
      </w:r>
      <w:r>
        <w:rPr>
          <w:rFonts w:hint="eastAsia"/>
        </w:rPr>
        <w:t>missed risk</w:t>
      </w:r>
      <w:r>
        <w:t xml:space="preserve"> cluster near the two originating stops.</w:t>
      </w:r>
    </w:p>
    <w:p w14:paraId="737DE6BD" w14:textId="77777777" w:rsidR="00A905B6" w:rsidRDefault="00A905B6" w:rsidP="00A905B6">
      <w:pPr>
        <w:pStyle w:val="IndentTimesNewRoman"/>
      </w:pPr>
      <w:r>
        <w:t>This is because the lack of real-time data in the very beginning of bus trips. The real-time information will not be available until the bus leaves the originating stop. For certain trips, by the time the real-time information is updated, the user already loses the bus. Under this circumstance, buffer will not help improve the missed risk of such trips since IB’s effectiveness depends on accessible real-time information, and these users are not given the correct real-time data correctly. Meanwhile, users who live far from the stop will have higher missed risk and will consequently suffer from even more waiting time.</w:t>
      </w:r>
      <w:r w:rsidRPr="00142817">
        <w:t xml:space="preserve"> </w:t>
      </w:r>
    </w:p>
    <w:p w14:paraId="4009E7C2" w14:textId="77777777" w:rsidR="00A905B6" w:rsidRDefault="00A905B6" w:rsidP="00A905B6">
      <w:pPr>
        <w:pStyle w:val="IndentTimesNewRoman"/>
      </w:pPr>
      <w:r>
        <w:t xml:space="preserve">Out of the two high clusters, the standard originating stop (blue circled) has higher waiting time. The headway near the standard originating stop (red circled) are larger in the bus </w:t>
      </w:r>
      <w:r>
        <w:lastRenderedPageBreak/>
        <w:t xml:space="preserve">schedule. Both the high missed risk and large headways contribute to the unnatural long waiting time at the standard originating stop (blue circled) compared to the frequent originating stop (red circled). </w:t>
      </w:r>
    </w:p>
    <w:p w14:paraId="570CC422" w14:textId="77777777"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Based on these facts</w:t>
      </w:r>
      <w:r w:rsidRPr="00C335AA">
        <w:rPr>
          <w:rFonts w:ascii="Times New Roman" w:hAnsi="Times New Roman" w:cs="Times New Roman"/>
          <w:sz w:val="24"/>
          <w:szCs w:val="24"/>
        </w:rPr>
        <w:t xml:space="preserve">, we can call these stops </w:t>
      </w:r>
      <w:r w:rsidRPr="00C335AA">
        <w:rPr>
          <w:rFonts w:ascii="Times New Roman" w:hAnsi="Times New Roman" w:cs="Times New Roman"/>
          <w:i/>
          <w:sz w:val="24"/>
          <w:szCs w:val="24"/>
        </w:rPr>
        <w:t>marginalized stops</w:t>
      </w:r>
      <w:r w:rsidRPr="00C335AA">
        <w:rPr>
          <w:rFonts w:ascii="Times New Roman" w:hAnsi="Times New Roman" w:cs="Times New Roman"/>
          <w:sz w:val="24"/>
          <w:szCs w:val="24"/>
        </w:rPr>
        <w:t xml:space="preserve">. </w:t>
      </w:r>
      <w:r>
        <w:rPr>
          <w:rFonts w:ascii="Times New Roman" w:hAnsi="Times New Roman" w:cs="Times New Roman"/>
          <w:sz w:val="24"/>
          <w:szCs w:val="24"/>
        </w:rPr>
        <w:t>It suggests that RTI strategies may be less effective at these stops. In these areas, public transit users are</w:t>
      </w:r>
      <w:r w:rsidRPr="00EF5E45">
        <w:rPr>
          <w:rFonts w:ascii="Times New Roman" w:hAnsi="Times New Roman" w:cs="Times New Roman"/>
          <w:sz w:val="24"/>
          <w:szCs w:val="24"/>
        </w:rPr>
        <w:t xml:space="preserve"> </w:t>
      </w:r>
      <w:r>
        <w:rPr>
          <w:rFonts w:ascii="Times New Roman" w:hAnsi="Times New Roman" w:cs="Times New Roman"/>
          <w:sz w:val="24"/>
          <w:szCs w:val="24"/>
        </w:rPr>
        <w:t>vulnerable and constantly given misled information.</w:t>
      </w:r>
    </w:p>
    <w:p w14:paraId="1FCD3135" w14:textId="39CA0566" w:rsidR="00A905B6" w:rsidRDefault="00A905B6" w:rsidP="00A905B6">
      <w:pPr>
        <w:keepNext/>
        <w:spacing w:line="256" w:lineRule="auto"/>
      </w:pPr>
      <w:commentRangeStart w:id="16"/>
      <w:commentRangeStart w:id="17"/>
      <w:r>
        <w:rPr>
          <w:noProof/>
        </w:rPr>
        <w:drawing>
          <wp:inline distT="0" distB="0" distL="0" distR="0" wp14:anchorId="1B5D44F1" wp14:editId="29FF14B4">
            <wp:extent cx="5939790" cy="2170430"/>
            <wp:effectExtent l="0" t="0" r="3810" b="1270"/>
            <wp:docPr id="24" name="Picture 24" descr="PR_opt_buffer_w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9790" cy="2170430"/>
                    </a:xfrm>
                    <a:prstGeom prst="rect">
                      <a:avLst/>
                    </a:prstGeom>
                    <a:noFill/>
                    <a:ln>
                      <a:noFill/>
                    </a:ln>
                  </pic:spPr>
                </pic:pic>
              </a:graphicData>
            </a:graphic>
          </wp:inline>
        </w:drawing>
      </w:r>
      <w:commentRangeEnd w:id="16"/>
      <w:r w:rsidR="008C379C">
        <w:rPr>
          <w:rStyle w:val="CommentReference"/>
        </w:rPr>
        <w:commentReference w:id="16"/>
      </w:r>
      <w:commentRangeEnd w:id="17"/>
      <w:r w:rsidR="00FA2084">
        <w:rPr>
          <w:rStyle w:val="CommentReference"/>
        </w:rPr>
        <w:commentReference w:id="17"/>
      </w:r>
    </w:p>
    <w:p w14:paraId="1DE58477" w14:textId="210F8E13" w:rsidR="00A905B6" w:rsidRDefault="00A905B6" w:rsidP="00A905B6">
      <w:pPr>
        <w:pStyle w:val="TimesNewRoman"/>
        <w:jc w:val="center"/>
      </w:pPr>
      <w:bookmarkStart w:id="18" w:name="_Ref16256046"/>
      <w:r>
        <w:t xml:space="preserve">Figure </w:t>
      </w:r>
      <w:fldSimple w:instr=" SEQ Figure \* ARABIC ">
        <w:r w:rsidR="002A4DED">
          <w:rPr>
            <w:noProof/>
          </w:rPr>
          <w:t>10</w:t>
        </w:r>
      </w:fldSimple>
      <w:bookmarkEnd w:id="18"/>
      <w:r>
        <w:t xml:space="preserve"> PT optimal’s insurance buffer for each stop and average waiting time in COTA bus route No. 2 from Southeast</w:t>
      </w:r>
      <w:r w:rsidRPr="005203AB">
        <w:t xml:space="preserve"> </w:t>
      </w:r>
      <w:r>
        <w:t>to Northwest in 2018.</w:t>
      </w:r>
    </w:p>
    <w:p w14:paraId="09178447" w14:textId="77777777" w:rsidR="00A905B6" w:rsidRDefault="00A905B6" w:rsidP="00A905B6">
      <w:pPr>
        <w:pStyle w:val="TimesNewRoman"/>
      </w:pPr>
      <w:r>
        <w:t>[Diagonal direction – Contour lines]</w:t>
      </w:r>
    </w:p>
    <w:p w14:paraId="663A505D"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pattern </w:t>
      </w:r>
      <w:r>
        <w:rPr>
          <w:rFonts w:ascii="Times New Roman" w:hAnsi="Times New Roman" w:cs="Times New Roman" w:hint="eastAsia"/>
          <w:sz w:val="24"/>
          <w:szCs w:val="24"/>
        </w:rPr>
        <w:t>t</w:t>
      </w:r>
      <w:r>
        <w:rPr>
          <w:rFonts w:ascii="Times New Roman" w:hAnsi="Times New Roman" w:cs="Times New Roman"/>
          <w:sz w:val="24"/>
          <w:szCs w:val="24"/>
        </w:rPr>
        <w:t>hat can be observed in the map is the parallel diagonal contour lines. In the map, for each point on the contour line, their values are almost the same. Most maps above prove 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6629DEF1" w14:textId="77777777"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same data feed, thus arrive at the target stop at the same time. Therefore, if no disturbance or acceleration between the two stops, the two trips are the sam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14:paraId="6F5AB79D"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Perpendicular direction – Walking time]</w:t>
      </w:r>
    </w:p>
    <w:p w14:paraId="0642E9BD" w14:textId="52D8CF1E"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1A120D">
        <w:rPr>
          <w:rFonts w:ascii="Times New Roman" w:hAnsi="Times New Roman" w:cs="Times New Roman"/>
          <w:sz w:val="24"/>
          <w:szCs w:val="24"/>
        </w:rPr>
        <w:t xml:space="preserve">Figure </w:t>
      </w:r>
      <w:r w:rsidR="002A4DED">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663896">
        <w:rPr>
          <w:rFonts w:ascii="Times New Roman" w:hAnsi="Times New Roman" w:cs="Times New Roman"/>
          <w:sz w:val="24"/>
          <w:szCs w:val="24"/>
        </w:rPr>
        <w:t xml:space="preserve">Figure </w:t>
      </w:r>
      <w:r w:rsidR="002A4DED">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relationship between missed risk and walking time. For PT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o catch up the delay, making RTI users miss the target bus. </w:t>
      </w:r>
    </w:p>
    <w:p w14:paraId="500DBA1F" w14:textId="77777777" w:rsidR="00A905B6" w:rsidRPr="00362A26" w:rsidRDefault="00A905B6" w:rsidP="00A905B6">
      <w:pPr>
        <w:spacing w:line="256" w:lineRule="auto"/>
        <w:rPr>
          <w:rFonts w:ascii="Times New Roman" w:hAnsi="Times New Roman" w:cs="Times New Roman"/>
          <w:sz w:val="24"/>
          <w:szCs w:val="24"/>
        </w:rPr>
      </w:pPr>
    </w:p>
    <w:p w14:paraId="39AA1586" w14:textId="77777777" w:rsidR="00A905B6" w:rsidRPr="00663896" w:rsidRDefault="00A905B6" w:rsidP="00A905B6">
      <w:pPr>
        <w:spacing w:line="256" w:lineRule="auto"/>
        <w:rPr>
          <w:rFonts w:ascii="Times New Roman" w:hAnsi="Times New Roman" w:cs="Times New Roman"/>
          <w:sz w:val="24"/>
          <w:szCs w:val="24"/>
        </w:rPr>
      </w:pPr>
      <w:r>
        <w:rPr>
          <w:noProof/>
        </w:rPr>
        <w:drawing>
          <wp:inline distT="0" distB="0" distL="0" distR="0" wp14:anchorId="4E6791F3" wp14:editId="7656F11D">
            <wp:extent cx="5943600" cy="2543175"/>
            <wp:effectExtent l="0" t="0" r="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D087C7D" w14:textId="77777777" w:rsidR="00A905B6" w:rsidRDefault="00A905B6" w:rsidP="00A905B6">
      <w:pPr>
        <w:spacing w:line="256" w:lineRule="auto"/>
        <w:jc w:val="center"/>
        <w:rPr>
          <w:rFonts w:ascii="Times New Roman" w:hAnsi="Times New Roman" w:cs="Times New Roman"/>
          <w:sz w:val="24"/>
          <w:szCs w:val="24"/>
        </w:rPr>
      </w:pPr>
      <w:bookmarkStart w:id="19"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Pr>
          <w:rFonts w:ascii="Times New Roman" w:hAnsi="Times New Roman" w:cs="Times New Roman"/>
          <w:noProof/>
          <w:sz w:val="24"/>
          <w:szCs w:val="24"/>
        </w:rPr>
        <w:t>11</w:t>
      </w:r>
      <w:r w:rsidRPr="001A120D">
        <w:rPr>
          <w:rFonts w:ascii="Times New Roman" w:hAnsi="Times New Roman" w:cs="Times New Roman"/>
          <w:sz w:val="24"/>
          <w:szCs w:val="24"/>
        </w:rPr>
        <w:fldChar w:fldCharType="end"/>
      </w:r>
      <w:bookmarkEnd w:id="19"/>
      <w:r w:rsidRPr="001A120D">
        <w:rPr>
          <w:rFonts w:ascii="Times New Roman" w:hAnsi="Times New Roman" w:cs="Times New Roman"/>
          <w:sz w:val="24"/>
          <w:szCs w:val="24"/>
        </w:rPr>
        <w:t xml:space="preserve"> </w:t>
      </w:r>
      <w:r>
        <w:rPr>
          <w:rFonts w:ascii="Times New Roman" w:hAnsi="Times New Roman" w:cs="Times New Roman"/>
          <w:sz w:val="24"/>
          <w:szCs w:val="24"/>
        </w:rPr>
        <w:t>PT optimal,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p>
    <w:p w14:paraId="599C93D6" w14:textId="77777777" w:rsidR="00A905B6" w:rsidRDefault="00A905B6" w:rsidP="00A905B6">
      <w:pPr>
        <w:pStyle w:val="TimesNewRoman"/>
        <w:keepNext/>
      </w:pPr>
      <w:r>
        <w:rPr>
          <w:noProof/>
        </w:rPr>
        <w:drawing>
          <wp:inline distT="0" distB="0" distL="0" distR="0" wp14:anchorId="006CDD93" wp14:editId="6B7D0393">
            <wp:extent cx="5943600" cy="2459355"/>
            <wp:effectExtent l="0" t="0" r="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6E05D12" w14:textId="77777777" w:rsidR="00A905B6" w:rsidRPr="00663896" w:rsidRDefault="00A905B6" w:rsidP="00A905B6">
      <w:pPr>
        <w:spacing w:line="256" w:lineRule="auto"/>
        <w:jc w:val="center"/>
        <w:rPr>
          <w:rFonts w:ascii="Times New Roman" w:hAnsi="Times New Roman" w:cs="Times New Roman"/>
          <w:sz w:val="24"/>
          <w:szCs w:val="24"/>
        </w:rPr>
      </w:pPr>
      <w:bookmarkStart w:id="20" w:name="_Ref1625633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Pr>
          <w:rFonts w:ascii="Times New Roman" w:hAnsi="Times New Roman" w:cs="Times New Roman"/>
          <w:noProof/>
          <w:sz w:val="24"/>
          <w:szCs w:val="24"/>
        </w:rPr>
        <w:t>12</w:t>
      </w:r>
      <w:r w:rsidRPr="00663896">
        <w:rPr>
          <w:rFonts w:ascii="Times New Roman" w:hAnsi="Times New Roman" w:cs="Times New Roman"/>
          <w:sz w:val="24"/>
          <w:szCs w:val="24"/>
        </w:rPr>
        <w:fldChar w:fldCharType="end"/>
      </w:r>
      <w:bookmarkEnd w:id="20"/>
      <w:r>
        <w:rPr>
          <w:rFonts w:ascii="Times New Roman" w:hAnsi="Times New Roman" w:cs="Times New Roman"/>
          <w:sz w:val="24"/>
          <w:szCs w:val="24"/>
        </w:rPr>
        <w:t xml:space="preserve"> PT optimal,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p>
    <w:p w14:paraId="485F5DB2" w14:textId="77777777" w:rsidR="00A905B6" w:rsidRDefault="00A905B6" w:rsidP="00A905B6">
      <w:pPr>
        <w:pStyle w:val="TimesNewRoman"/>
      </w:pPr>
      <w:r>
        <w:tab/>
      </w:r>
    </w:p>
    <w:p w14:paraId="0D9A4D8F" w14:textId="77777777" w:rsidR="00A905B6" w:rsidRDefault="00A905B6" w:rsidP="00A905B6">
      <w:pPr>
        <w:spacing w:line="256" w:lineRule="auto"/>
        <w:rPr>
          <w:rFonts w:ascii="Times New Roman" w:hAnsi="Times New Roman" w:cs="Times New Roman"/>
          <w:sz w:val="24"/>
          <w:szCs w:val="24"/>
        </w:rPr>
      </w:pPr>
    </w:p>
    <w:p w14:paraId="739E1CE5" w14:textId="77777777" w:rsidR="00A905B6" w:rsidRPr="004A78FF" w:rsidRDefault="00A905B6" w:rsidP="00A905B6">
      <w:pPr>
        <w:pStyle w:val="TimesNewRoman"/>
      </w:pPr>
      <w:r w:rsidRPr="004A78FF">
        <w:t xml:space="preserve"> [</w:t>
      </w:r>
      <w:r>
        <w:t>Geographic difference between ST</w:t>
      </w:r>
      <w:r w:rsidRPr="004A78FF">
        <w:t xml:space="preserve"> </w:t>
      </w:r>
      <w:r>
        <w:t>and</w:t>
      </w:r>
      <w:r w:rsidRPr="004A78FF">
        <w:t xml:space="preserve"> </w:t>
      </w:r>
      <w:r>
        <w:t>PT</w:t>
      </w:r>
      <w:r w:rsidRPr="004A78FF">
        <w:t xml:space="preserve"> optimal]</w:t>
      </w:r>
    </w:p>
    <w:p w14:paraId="13C77501" w14:textId="3C343F9E" w:rsidR="00A905B6" w:rsidRDefault="00A905B6" w:rsidP="00A905B6">
      <w:pPr>
        <w:pStyle w:val="TimesNewRoman"/>
      </w:pPr>
      <w:r>
        <w:lastRenderedPageBreak/>
        <w:fldChar w:fldCharType="begin"/>
      </w:r>
      <w:r>
        <w:instrText xml:space="preserve"> REF _Ref16255992 \h </w:instrText>
      </w:r>
      <w:r>
        <w:fldChar w:fldCharType="separate"/>
      </w:r>
      <w:r w:rsidR="002A4DED">
        <w:t xml:space="preserve">Figure </w:t>
      </w:r>
      <w:r w:rsidR="002A4DED">
        <w:rPr>
          <w:noProof/>
        </w:rPr>
        <w:t>13</w:t>
      </w:r>
      <w:r>
        <w:fldChar w:fldCharType="end"/>
      </w:r>
      <w:r>
        <w:t xml:space="preserve"> (right)</w:t>
      </w:r>
      <w:r w:rsidRPr="00745341">
        <w:t xml:space="preserve"> shows the average waiting time difference </w:t>
      </w:r>
      <w:r>
        <w:t xml:space="preserve">between ST and PT optimal </w:t>
      </w:r>
      <w:r w:rsidRPr="00745341">
        <w:t xml:space="preserve">on COTA bus route No. 2 </w:t>
      </w:r>
      <w:r>
        <w:t>from Southeast to Northwest</w:t>
      </w:r>
      <w:r w:rsidRPr="00745341">
        <w:t xml:space="preserve">. The differences represent the </w:t>
      </w:r>
      <w:r>
        <w:t>distinction</w:t>
      </w:r>
      <w:r w:rsidRPr="00745341">
        <w:t xml:space="preserve"> between performance of</w:t>
      </w:r>
      <w:r w:rsidRPr="000622E9">
        <w:t xml:space="preserve"> </w:t>
      </w:r>
      <w:r>
        <w:t>best non-RTI</w:t>
      </w:r>
      <w:r w:rsidRPr="00745341">
        <w:t xml:space="preserve"> users</w:t>
      </w:r>
      <w:r>
        <w:t xml:space="preserve"> (ST) and best RTI</w:t>
      </w:r>
      <w:r w:rsidRPr="00745341">
        <w:t xml:space="preserve"> users</w:t>
      </w:r>
      <w:r>
        <w:t xml:space="preserve"> (PT optimal)</w:t>
      </w:r>
      <w:r w:rsidRPr="00745341">
        <w:t>, respectively.</w:t>
      </w:r>
      <w:r>
        <w:t xml:space="preserve"> We can observe that PT optimal does not outperform ST for all stops. In fact, for most stops, especially for those stops in the upstream near the originating stops, ST’s performance is much better than PT optimal. </w:t>
      </w:r>
    </w:p>
    <w:p w14:paraId="65E06BEC" w14:textId="77777777" w:rsidR="00A905B6" w:rsidRDefault="00A905B6" w:rsidP="00A905B6">
      <w:pPr>
        <w:pStyle w:val="TimesNewRoman"/>
        <w:ind w:firstLine="720"/>
      </w:pPr>
      <w:r>
        <w:t xml:space="preserve">For PT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T optimal, but too small buffers will especially result in desynchronization and suffer more waiting time.</w:t>
      </w:r>
      <w:r w:rsidRPr="00F95BDB">
        <w:t xml:space="preserve"> </w:t>
      </w:r>
    </w:p>
    <w:p w14:paraId="6D991E4A" w14:textId="77777777" w:rsidR="00A905B6" w:rsidRDefault="00A905B6" w:rsidP="00A905B6">
      <w:pPr>
        <w:pStyle w:val="TimesNewRoman"/>
        <w:ind w:firstLine="720"/>
      </w:pPr>
      <w:r>
        <w:t xml:space="preserve">Consequently, due to PT optimal’s </w:t>
      </w:r>
      <w:r>
        <w:rPr>
          <w:rFonts w:hint="eastAsia"/>
        </w:rPr>
        <w:t>rela</w:t>
      </w:r>
      <w:r>
        <w:t xml:space="preserve">tively large waiting time in the upstream stops, ST users will wait less than PT optimal users. On the other hand, for areas with significant delays, PT optimal will outperform ST. </w:t>
      </w:r>
    </w:p>
    <w:p w14:paraId="262BE9C1" w14:textId="77777777" w:rsidR="00A905B6" w:rsidRDefault="00A905B6" w:rsidP="00A905B6">
      <w:pPr>
        <w:pStyle w:val="TimesNewRoman"/>
        <w:ind w:firstLine="720"/>
      </w:pPr>
      <w:r>
        <w:t xml:space="preserve">The comparison moreover proves that PT optimal cannot achieve absolute optimality, instead, the upstream and downstream stops show </w:t>
      </w:r>
      <w:r w:rsidRPr="004A0F65">
        <w:t>polarized</w:t>
      </w:r>
      <w:r>
        <w:t xml:space="preserve"> patterns. We could see this in </w:t>
      </w:r>
      <w:r>
        <w:fldChar w:fldCharType="begin"/>
      </w:r>
      <w:r>
        <w:instrText xml:space="preserve"> REF _Ref15136477 \h </w:instrText>
      </w:r>
      <w:r>
        <w:fldChar w:fldCharType="separate"/>
      </w:r>
      <w:r>
        <w:t xml:space="preserve">Table </w:t>
      </w:r>
      <w:r>
        <w:rPr>
          <w:noProof/>
        </w:rPr>
        <w:t>1</w:t>
      </w:r>
      <w:r>
        <w:fldChar w:fldCharType="end"/>
      </w:r>
      <w:r>
        <w:t xml:space="preserve">: although PT optimal’s average waiting time is larger than ST’s, the variation of PT optimal is exceptionally large. To moreover prove the variation, we divide the stops into two groups at stop “North High Street &amp; Euclid Avenue” shown as a </w:t>
      </w:r>
      <w:r>
        <w:rPr>
          <w:rFonts w:hint="eastAsia"/>
        </w:rPr>
        <w:t>grey</w:t>
      </w:r>
      <w:r>
        <w:t xml:space="preserve"> line in </w:t>
      </w:r>
      <w:r>
        <w:fldChar w:fldCharType="begin"/>
      </w:r>
      <w:r>
        <w:instrText xml:space="preserve"> REF _Ref16255992 \h </w:instrText>
      </w:r>
      <w:r>
        <w:fldChar w:fldCharType="separate"/>
      </w:r>
      <w:r>
        <w:t xml:space="preserve">Figure </w:t>
      </w:r>
      <w:r>
        <w:rPr>
          <w:noProof/>
        </w:rPr>
        <w:t>13</w:t>
      </w:r>
      <w:r>
        <w:fldChar w:fldCharType="end"/>
      </w:r>
      <w:r>
        <w:t>. In average, PT optimal users wait 22</w:t>
      </w:r>
      <w:r>
        <w:rPr>
          <w:rFonts w:hint="eastAsia"/>
        </w:rPr>
        <w:t>8</w:t>
      </w:r>
      <w:r>
        <w:t xml:space="preserve"> seconds, which is almost equivalent to the ST’s 224 seconds. However, for upstream stops, people who observe PT optimal had to wait 35 seconds more than the people who follow the schedule; while for downstream stops, PT optimal users saved 54 seconds compared </w:t>
      </w:r>
      <w:r w:rsidRPr="00EC6F96">
        <w:t xml:space="preserve">with the </w:t>
      </w:r>
      <w:r>
        <w:t>ST</w:t>
      </w:r>
      <w:r w:rsidRPr="00EC6F96">
        <w:t xml:space="preserve"> users.</w:t>
      </w:r>
      <w:r>
        <w:t xml:space="preserve"> </w:t>
      </w:r>
    </w:p>
    <w:p w14:paraId="7DB3681A" w14:textId="523DDDA0" w:rsidR="00A905B6" w:rsidRDefault="00A905B6" w:rsidP="00A905B6">
      <w:pPr>
        <w:pStyle w:val="IndentTimesNewRoman"/>
        <w:keepNext/>
        <w:ind w:firstLine="0"/>
      </w:pPr>
      <w:r>
        <w:rPr>
          <w:noProof/>
        </w:rPr>
        <w:lastRenderedPageBreak/>
        <w:drawing>
          <wp:inline distT="0" distB="0" distL="0" distR="0" wp14:anchorId="642A85EC" wp14:editId="24A1120A">
            <wp:extent cx="5931535" cy="4237990"/>
            <wp:effectExtent l="0" t="0" r="0" b="0"/>
            <wp:docPr id="23" name="Picture 23" descr="PR_opt-NR_dWT_with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1535" cy="4237990"/>
                    </a:xfrm>
                    <a:prstGeom prst="rect">
                      <a:avLst/>
                    </a:prstGeom>
                    <a:noFill/>
                    <a:ln>
                      <a:noFill/>
                    </a:ln>
                  </pic:spPr>
                </pic:pic>
              </a:graphicData>
            </a:graphic>
          </wp:inline>
        </w:drawing>
      </w:r>
    </w:p>
    <w:p w14:paraId="66ADA93A" w14:textId="77777777" w:rsidR="00A905B6" w:rsidRDefault="00A905B6" w:rsidP="00A905B6">
      <w:pPr>
        <w:pStyle w:val="TimesNewRoman"/>
        <w:jc w:val="center"/>
      </w:pPr>
      <w:bookmarkStart w:id="21" w:name="_Ref16255992"/>
      <w:r>
        <w:t xml:space="preserve">Figure </w:t>
      </w:r>
      <w:fldSimple w:instr=" SEQ Figure \* ARABIC ">
        <w:r>
          <w:rPr>
            <w:noProof/>
          </w:rPr>
          <w:t>13</w:t>
        </w:r>
      </w:fldSimple>
      <w:bookmarkEnd w:id="21"/>
      <w:r w:rsidRPr="00C90036">
        <w:t xml:space="preserve"> </w:t>
      </w:r>
      <w:r>
        <w:t xml:space="preserve">PT optimal – ST waiting time difference </w:t>
      </w:r>
      <w:r w:rsidRPr="00DA0862">
        <w:t>for each stop and walking time in COTA bus route No. 2 from Southeast to Northwest in 2018.</w:t>
      </w:r>
    </w:p>
    <w:p w14:paraId="2F41F29C" w14:textId="77777777" w:rsidR="00A905B6" w:rsidRDefault="00A905B6" w:rsidP="00A905B6">
      <w:pPr>
        <w:pStyle w:val="IndentTimesNewRoman"/>
        <w:ind w:firstLine="0"/>
      </w:pPr>
    </w:p>
    <w:p w14:paraId="10050AAA" w14:textId="173B1C1F" w:rsidR="00A905B6" w:rsidRDefault="00A905B6" w:rsidP="00A905B6">
      <w:pPr>
        <w:pStyle w:val="IndentTimesNewRoman"/>
        <w:keepNext/>
        <w:ind w:firstLine="0"/>
      </w:pPr>
      <w:r>
        <w:rPr>
          <w:noProof/>
        </w:rPr>
        <w:lastRenderedPageBreak/>
        <w:drawing>
          <wp:inline distT="0" distB="0" distL="0" distR="0" wp14:anchorId="4E60ADAA" wp14:editId="78D179D0">
            <wp:extent cx="5939790" cy="4214495"/>
            <wp:effectExtent l="0" t="0" r="3810" b="0"/>
            <wp:docPr id="21" name="Picture 21" descr="wt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9790" cy="4214495"/>
                    </a:xfrm>
                    <a:prstGeom prst="rect">
                      <a:avLst/>
                    </a:prstGeom>
                    <a:noFill/>
                    <a:ln>
                      <a:noFill/>
                    </a:ln>
                  </pic:spPr>
                </pic:pic>
              </a:graphicData>
            </a:graphic>
          </wp:inline>
        </w:drawing>
      </w:r>
    </w:p>
    <w:p w14:paraId="2C76D3E1" w14:textId="77777777" w:rsidR="00A905B6" w:rsidRPr="006E112A" w:rsidRDefault="00A905B6" w:rsidP="00A905B6">
      <w:pPr>
        <w:spacing w:line="256" w:lineRule="auto"/>
        <w:jc w:val="center"/>
        <w:rPr>
          <w:rFonts w:ascii="Times New Roman" w:hAnsi="Times New Roman" w:cs="Times New Roman"/>
          <w:sz w:val="24"/>
          <w:szCs w:val="24"/>
        </w:rPr>
      </w:pPr>
      <w:bookmarkStart w:id="22" w:name="_Ref16256385"/>
      <w:bookmarkStart w:id="23" w:name="_Ref16256378"/>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Pr>
          <w:rFonts w:ascii="Times New Roman" w:hAnsi="Times New Roman" w:cs="Times New Roman"/>
          <w:noProof/>
          <w:sz w:val="24"/>
          <w:szCs w:val="24"/>
        </w:rPr>
        <w:t>14</w:t>
      </w:r>
      <w:r w:rsidRPr="004743C5">
        <w:rPr>
          <w:rFonts w:ascii="Times New Roman" w:hAnsi="Times New Roman" w:cs="Times New Roman"/>
          <w:sz w:val="24"/>
          <w:szCs w:val="24"/>
        </w:rPr>
        <w:fldChar w:fldCharType="end"/>
      </w:r>
      <w:bookmarkEnd w:id="22"/>
      <w:r w:rsidRPr="004743C5">
        <w:rPr>
          <w:rFonts w:ascii="Times New Roman" w:hAnsi="Times New Roman" w:cs="Times New Roman"/>
          <w:sz w:val="24"/>
          <w:szCs w:val="24"/>
        </w:rPr>
        <w:t xml:space="preserve"> </w:t>
      </w:r>
      <w:r>
        <w:rPr>
          <w:rFonts w:ascii="Times New Roman" w:hAnsi="Times New Roman" w:cs="Times New Roman"/>
          <w:sz w:val="24"/>
          <w:szCs w:val="24"/>
        </w:rPr>
        <w:t>GT</w:t>
      </w:r>
      <w:r w:rsidRPr="006E112A">
        <w:rPr>
          <w:rFonts w:ascii="Times New Roman" w:hAnsi="Times New Roman" w:cs="Times New Roman"/>
          <w:sz w:val="24"/>
          <w:szCs w:val="24"/>
        </w:rPr>
        <w:t xml:space="preserve"> (top left), </w:t>
      </w:r>
      <w:r>
        <w:rPr>
          <w:rFonts w:ascii="Times New Roman" w:hAnsi="Times New Roman" w:cs="Times New Roman"/>
          <w:sz w:val="24"/>
          <w:szCs w:val="24"/>
        </w:rPr>
        <w:t>A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r>
        <w:rPr>
          <w:rFonts w:ascii="Times New Roman" w:hAnsi="Times New Roman" w:cs="Times New Roman"/>
          <w:sz w:val="24"/>
          <w:szCs w:val="24"/>
        </w:rPr>
        <w:t>ST</w:t>
      </w:r>
      <w:r w:rsidRPr="006E112A">
        <w:rPr>
          <w:rFonts w:ascii="Times New Roman" w:hAnsi="Times New Roman" w:cs="Times New Roman"/>
          <w:sz w:val="24"/>
          <w:szCs w:val="24"/>
        </w:rPr>
        <w:t xml:space="preserve"> (bottom right)'s waiting time pattern</w:t>
      </w:r>
      <w:bookmarkEnd w:id="23"/>
      <w:r w:rsidRPr="006E112A">
        <w:rPr>
          <w:rFonts w:ascii="Times New Roman" w:hAnsi="Times New Roman" w:cs="Times New Roman"/>
          <w:sz w:val="24"/>
          <w:szCs w:val="24"/>
        </w:rPr>
        <w:t xml:space="preserve"> </w:t>
      </w:r>
    </w:p>
    <w:p w14:paraId="65AB3A73" w14:textId="77777777" w:rsidR="00A905B6" w:rsidRDefault="00A905B6" w:rsidP="00A905B6">
      <w:pPr>
        <w:pStyle w:val="Italic"/>
        <w:ind w:firstLine="0"/>
        <w:rPr>
          <w:b/>
          <w:i w:val="0"/>
          <w:iCs/>
        </w:rPr>
      </w:pPr>
    </w:p>
    <w:p w14:paraId="74EE3434" w14:textId="5F318916" w:rsidR="00A905B6" w:rsidRDefault="00A905B6" w:rsidP="00A905B6">
      <w:pPr>
        <w:keepNext/>
        <w:spacing w:line="256" w:lineRule="auto"/>
      </w:pPr>
      <w:r>
        <w:rPr>
          <w:rFonts w:ascii="Times New Roman" w:hAnsi="Times New Roman" w:cs="Times New Roman"/>
          <w:noProof/>
          <w:sz w:val="24"/>
          <w:szCs w:val="24"/>
        </w:rPr>
        <w:lastRenderedPageBreak/>
        <w:drawing>
          <wp:inline distT="0" distB="0" distL="0" distR="0" wp14:anchorId="6DF3210E" wp14:editId="5C73BD49">
            <wp:extent cx="5939790" cy="4246245"/>
            <wp:effectExtent l="0" t="0" r="3810" b="1905"/>
            <wp:docPr id="19" name="Picture 19" descr="mr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r_all"/>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9790" cy="4246245"/>
                    </a:xfrm>
                    <a:prstGeom prst="rect">
                      <a:avLst/>
                    </a:prstGeom>
                    <a:noFill/>
                    <a:ln>
                      <a:noFill/>
                    </a:ln>
                  </pic:spPr>
                </pic:pic>
              </a:graphicData>
            </a:graphic>
          </wp:inline>
        </w:drawing>
      </w:r>
    </w:p>
    <w:p w14:paraId="71559457" w14:textId="77777777" w:rsidR="00A905B6" w:rsidRPr="006E112A" w:rsidRDefault="00A905B6" w:rsidP="00A905B6">
      <w:pPr>
        <w:spacing w:line="256" w:lineRule="auto"/>
        <w:jc w:val="center"/>
        <w:rPr>
          <w:rFonts w:ascii="Times New Roman" w:hAnsi="Times New Roman" w:cs="Times New Roman"/>
          <w:sz w:val="24"/>
          <w:szCs w:val="24"/>
        </w:rPr>
      </w:pPr>
      <w:bookmarkStart w:id="24" w:name="_Ref16256137"/>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Pr>
          <w:rFonts w:ascii="Times New Roman" w:hAnsi="Times New Roman" w:cs="Times New Roman"/>
          <w:noProof/>
          <w:sz w:val="24"/>
          <w:szCs w:val="24"/>
        </w:rPr>
        <w:t>15</w:t>
      </w:r>
      <w:r w:rsidRPr="00530F4C">
        <w:rPr>
          <w:rFonts w:ascii="Times New Roman" w:hAnsi="Times New Roman" w:cs="Times New Roman"/>
          <w:sz w:val="24"/>
          <w:szCs w:val="24"/>
        </w:rPr>
        <w:fldChar w:fldCharType="end"/>
      </w:r>
      <w:bookmarkEnd w:id="24"/>
      <w:r w:rsidRPr="00530F4C">
        <w:rPr>
          <w:rFonts w:ascii="Times New Roman" w:hAnsi="Times New Roman" w:cs="Times New Roman"/>
          <w:sz w:val="24"/>
          <w:szCs w:val="24"/>
        </w:rPr>
        <w:t xml:space="preserve"> </w:t>
      </w:r>
      <w:r>
        <w:rPr>
          <w:rFonts w:ascii="Times New Roman" w:hAnsi="Times New Roman" w:cs="Times New Roman"/>
          <w:sz w:val="24"/>
          <w:szCs w:val="24"/>
        </w:rPr>
        <w:t>PT optimal</w:t>
      </w:r>
      <w:r w:rsidRPr="006E112A">
        <w:rPr>
          <w:rFonts w:ascii="Times New Roman" w:hAnsi="Times New Roman" w:cs="Times New Roman"/>
          <w:sz w:val="24"/>
          <w:szCs w:val="24"/>
        </w:rPr>
        <w:t xml:space="preserve"> (top left), </w:t>
      </w:r>
      <w:r>
        <w:rPr>
          <w:rFonts w:ascii="Times New Roman" w:hAnsi="Times New Roman" w:cs="Times New Roman"/>
          <w:sz w:val="24"/>
          <w:szCs w:val="24"/>
        </w:rPr>
        <w:t>GT</w:t>
      </w:r>
      <w:r w:rsidRPr="006E112A">
        <w:rPr>
          <w:rFonts w:ascii="Times New Roman" w:hAnsi="Times New Roman" w:cs="Times New Roman"/>
          <w:sz w:val="24"/>
          <w:szCs w:val="24"/>
        </w:rPr>
        <w:t xml:space="preserve"> (top right), </w:t>
      </w:r>
      <w:r>
        <w:rPr>
          <w:rFonts w:ascii="Times New Roman" w:hAnsi="Times New Roman" w:cs="Times New Roman"/>
          <w:sz w:val="24"/>
          <w:szCs w:val="24"/>
        </w:rPr>
        <w:t>ET with memory</w:t>
      </w:r>
      <w:r w:rsidRPr="006E112A">
        <w:rPr>
          <w:rFonts w:ascii="Times New Roman" w:hAnsi="Times New Roman" w:cs="Times New Roman"/>
          <w:sz w:val="24"/>
          <w:szCs w:val="24"/>
        </w:rPr>
        <w:t xml:space="preserve"> (bottom left), </w:t>
      </w:r>
      <w:r>
        <w:rPr>
          <w:rFonts w:ascii="Times New Roman" w:hAnsi="Times New Roman" w:cs="Times New Roman"/>
          <w:sz w:val="24"/>
          <w:szCs w:val="24"/>
        </w:rPr>
        <w:t>ST</w:t>
      </w:r>
      <w:r w:rsidRPr="006E112A">
        <w:rPr>
          <w:rFonts w:ascii="Times New Roman" w:hAnsi="Times New Roman" w:cs="Times New Roman"/>
          <w:sz w:val="24"/>
          <w:szCs w:val="24"/>
        </w:rPr>
        <w:t xml:space="preserve"> (bottom right)'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 </w:t>
      </w:r>
    </w:p>
    <w:p w14:paraId="7B28CBB5" w14:textId="77777777" w:rsidR="00A905B6" w:rsidRDefault="00A905B6" w:rsidP="00A905B6">
      <w:pPr>
        <w:pStyle w:val="IndentTimesNewRoman"/>
        <w:ind w:firstLine="0"/>
      </w:pPr>
    </w:p>
    <w:p w14:paraId="671BD391" w14:textId="77777777" w:rsidR="00A905B6" w:rsidRPr="00672C1C" w:rsidRDefault="00A905B6" w:rsidP="00A905B6">
      <w:pPr>
        <w:pStyle w:val="ListParagraph"/>
        <w:numPr>
          <w:ilvl w:val="1"/>
          <w:numId w:val="14"/>
        </w:num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Pr="00672C1C">
        <w:rPr>
          <w:rFonts w:ascii="Times New Roman" w:hAnsi="Times New Roman" w:cs="Times New Roman"/>
          <w:sz w:val="24"/>
          <w:szCs w:val="24"/>
        </w:rPr>
        <w:t>Temporal patterns</w:t>
      </w:r>
    </w:p>
    <w:p w14:paraId="31904269"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In this section, we conducted several temporal analyses based on two resolution levels: day of week and hour. </w:t>
      </w:r>
    </w:p>
    <w:p w14:paraId="06507CBB" w14:textId="07541C83" w:rsidR="00A905B6" w:rsidRPr="000B777A" w:rsidRDefault="00A905B6" w:rsidP="00A905B6">
      <w:pPr>
        <w:spacing w:line="256" w:lineRule="auto"/>
        <w:rPr>
          <w:rFonts w:ascii="Times New Roman" w:hAnsi="Times New Roman" w:cs="Times New Roman"/>
          <w:sz w:val="24"/>
          <w:szCs w:val="24"/>
        </w:rPr>
      </w:pPr>
      <w:r w:rsidRPr="00C41466">
        <w:rPr>
          <w:rFonts w:ascii="Times New Roman" w:hAnsi="Times New Roman" w:cs="Times New Roman"/>
          <w:b/>
          <w:sz w:val="24"/>
          <w:szCs w:val="24"/>
        </w:rPr>
        <w:t>Day of week</w:t>
      </w:r>
      <w:r>
        <w:rPr>
          <w:rFonts w:ascii="Times New Roman" w:hAnsi="Times New Roman" w:cs="Times New Roman"/>
          <w:b/>
          <w:sz w:val="24"/>
          <w:szCs w:val="24"/>
        </w:rPr>
        <w:t xml:space="preserve">. </w:t>
      </w:r>
      <w:r>
        <w:rPr>
          <w:rFonts w:ascii="Times New Roman" w:hAnsi="Times New Roman" w:cs="Times New Roman"/>
          <w:sz w:val="24"/>
          <w:szCs w:val="24"/>
        </w:rPr>
        <w:fldChar w:fldCharType="begin"/>
      </w:r>
      <w:r w:rsidRPr="00C617AD">
        <w:rPr>
          <w:rFonts w:ascii="Times New Roman" w:hAnsi="Times New Roman" w:cs="Times New Roman"/>
          <w:sz w:val="24"/>
          <w:szCs w:val="24"/>
        </w:rPr>
        <w:instrText xml:space="preserve"> REF _Ref11073418 \h </w:instrText>
      </w:r>
      <w:r>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16</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ach TPS’s waiting time on each day of week. For non-ST TPSs, they share similar changing patterns: Weekends have the highest average waiting time, and Wednesday and Thursday are the lowest days; the reason is that the headways of the weekends are much higher and schedules in the weekends are independent from weekdays. However, for ST, Monday is the lowest and Sunday is the highest day.</w:t>
      </w:r>
    </w:p>
    <w:p w14:paraId="58CDC974" w14:textId="77777777" w:rsidR="00A905B6" w:rsidRDefault="00A905B6" w:rsidP="00A905B6">
      <w:pPr>
        <w:keepNext/>
        <w:spacing w:line="256" w:lineRule="auto"/>
      </w:pPr>
      <w:r>
        <w:rPr>
          <w:noProof/>
        </w:rPr>
        <w:lastRenderedPageBreak/>
        <w:drawing>
          <wp:inline distT="0" distB="0" distL="0" distR="0" wp14:anchorId="35FF20EE" wp14:editId="179F1983">
            <wp:extent cx="5943600" cy="2532380"/>
            <wp:effectExtent l="0" t="0" r="0" b="12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9B657D5" w14:textId="77777777" w:rsidR="00A905B6" w:rsidRDefault="00A905B6" w:rsidP="00A905B6">
      <w:pPr>
        <w:pStyle w:val="IndentTimesNewRoman"/>
        <w:ind w:firstLine="0"/>
        <w:jc w:val="center"/>
      </w:pPr>
      <w:bookmarkStart w:id="25" w:name="_Ref11073418"/>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bookmarkEnd w:id="25"/>
      <w:r>
        <w:t xml:space="preserve"> Each TPS's waiting time on each day of week.</w:t>
      </w:r>
    </w:p>
    <w:p w14:paraId="1354676A" w14:textId="77777777" w:rsidR="00A905B6" w:rsidRDefault="00A905B6" w:rsidP="00A905B6">
      <w:pPr>
        <w:pStyle w:val="IndentTimesNewRoman"/>
        <w:keepNext/>
        <w:ind w:firstLine="0"/>
        <w:jc w:val="center"/>
      </w:pPr>
      <w:r>
        <w:rPr>
          <w:noProof/>
        </w:rPr>
        <w:drawing>
          <wp:inline distT="0" distB="0" distL="0" distR="0" wp14:anchorId="4DA28244" wp14:editId="6E6C5613">
            <wp:extent cx="5943600" cy="2437765"/>
            <wp:effectExtent l="0" t="0" r="0" b="6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810099A" w14:textId="77777777" w:rsidR="00A905B6" w:rsidRPr="00D37BE2" w:rsidRDefault="00A905B6" w:rsidP="00A905B6">
      <w:pPr>
        <w:pStyle w:val="IndentTimesNewRoman"/>
        <w:ind w:firstLine="0"/>
        <w:jc w:val="center"/>
      </w:pPr>
      <w:r>
        <w:t xml:space="preserve">Figure </w:t>
      </w:r>
      <w:fldSimple w:instr=" SEQ Figure \* ARABIC ">
        <w:r>
          <w:rPr>
            <w:noProof/>
          </w:rPr>
          <w:t>17</w:t>
        </w:r>
      </w:fldSimple>
      <w:r>
        <w:t xml:space="preserve"> Each TPS's missed risk on each day of week.</w:t>
      </w:r>
    </w:p>
    <w:p w14:paraId="0A4D265A" w14:textId="77777777" w:rsidR="00A905B6" w:rsidRDefault="00A905B6" w:rsidP="00A905B6">
      <w:pPr>
        <w:pStyle w:val="IndentTimesNewRoman"/>
        <w:ind w:firstLine="0"/>
      </w:pPr>
      <w:r w:rsidRPr="00C41466">
        <w:rPr>
          <w:b/>
        </w:rPr>
        <w:t>Hour.</w:t>
      </w:r>
      <w:r>
        <w:t xml:space="preserve"> We also analyzed the hourly patterns for each TPS. </w:t>
      </w:r>
      <w:r>
        <w:fldChar w:fldCharType="begin"/>
      </w:r>
      <w:r>
        <w:instrText xml:space="preserve"> REF _Ref11510776 \h </w:instrText>
      </w:r>
      <w:r>
        <w:fldChar w:fldCharType="separate"/>
      </w:r>
      <w:r w:rsidRPr="00B338F3">
        <w:t xml:space="preserve">Figure </w:t>
      </w:r>
      <w:r>
        <w:rPr>
          <w:noProof/>
        </w:rPr>
        <w:t>18</w:t>
      </w:r>
      <w:r>
        <w:fldChar w:fldCharType="end"/>
      </w:r>
      <w:r>
        <w:t xml:space="preserve"> visualized the hourly average waiting time for arbitrary tactic, scheduled tactic,</w:t>
      </w:r>
      <w:r w:rsidRPr="00A02EA3">
        <w:t xml:space="preserve"> </w:t>
      </w:r>
      <w:r>
        <w:t>empirical tactic, greedy tactic, and prudent tactic optimal. For high headway hours like 4:00 to 7:00 and 21:00 to 24:00, AT,</w:t>
      </w:r>
      <w:r w:rsidRPr="00353549">
        <w:t xml:space="preserve"> </w:t>
      </w:r>
      <w:r>
        <w:t>ET, GT, and PT optimal all have higher waiting time, since the price of missing a bus will dramatically increase. Although the overall performance of the system during these hours is better than normal hours, on the contrary, users using these TPSs will not benefit but will suffer from buses’ large headway. This also suggests that delay is not the</w:t>
      </w:r>
      <w:r w:rsidRPr="00EB3427">
        <w:t xml:space="preserve"> </w:t>
      </w:r>
      <w:r>
        <w:t>only and absolute standard to assess a system’s performance, instead, actual waiting time matters more since it is directly linked to the user’s experience. This is especially true in the context of real-time transit apps.</w:t>
      </w:r>
    </w:p>
    <w:p w14:paraId="4CC4F029" w14:textId="77777777" w:rsidR="00A905B6" w:rsidRDefault="00A905B6" w:rsidP="00A905B6">
      <w:pPr>
        <w:pStyle w:val="IndentTimesNewRoman"/>
      </w:pPr>
      <w:r>
        <w:t>Like the global average waiting time, for most hours, the sequence is GT &gt; AT &gt;</w:t>
      </w:r>
      <w:r w:rsidRPr="00E01AC0">
        <w:t xml:space="preserve"> </w:t>
      </w:r>
      <w:r>
        <w:t xml:space="preserve">ET &gt; ST ≈ PT optimal. However, there are several exceptions, especially for PT optimal and ST: for high headway hours in the morning and midnight, PT optimal’s performance is worse than ST’s; </w:t>
      </w:r>
      <w:r>
        <w:lastRenderedPageBreak/>
        <w:t xml:space="preserve">while for most of a day, PT optimal’s performance is better than ST’s. This also suggests that PT optimal is more sensitive to the headway variation and is more efficient during 13:00 – 20:00, and the largest difference happened during 18:00 – 19:00, which is exactly the evening rush hour shown in </w:t>
      </w:r>
      <w:r>
        <w:fldChar w:fldCharType="begin"/>
      </w:r>
      <w:r>
        <w:instrText xml:space="preserve"> REF _Ref18930990 \h </w:instrText>
      </w:r>
      <w:r>
        <w:fldChar w:fldCharType="separate"/>
      </w:r>
      <w:r w:rsidRPr="002F5771">
        <w:t>Figure 18</w:t>
      </w:r>
      <w:r>
        <w:fldChar w:fldCharType="end"/>
      </w:r>
      <w:r>
        <w:t>. In this sense, it is generally better for transit users to follow scheduled tactic in the morning commuting and follow PT optimal in the afternoon commuting.</w:t>
      </w:r>
    </w:p>
    <w:p w14:paraId="3A3E27D7" w14:textId="77777777" w:rsidR="00A905B6" w:rsidRDefault="00A905B6" w:rsidP="00A905B6">
      <w:pPr>
        <w:pStyle w:val="IndentTimesNewRoman"/>
        <w:keepNext/>
        <w:ind w:firstLine="0"/>
        <w:jc w:val="center"/>
      </w:pPr>
      <w:r>
        <w:rPr>
          <w:noProof/>
        </w:rPr>
        <w:drawing>
          <wp:inline distT="0" distB="0" distL="0" distR="0" wp14:anchorId="4D2EFBE8" wp14:editId="1E82C76E">
            <wp:extent cx="5942965" cy="2267712"/>
            <wp:effectExtent l="0" t="0" r="635" b="1841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D8B3FDD" w14:textId="77777777" w:rsidR="00A905B6" w:rsidRPr="002F5771" w:rsidRDefault="00A905B6" w:rsidP="00A905B6">
      <w:pPr>
        <w:spacing w:line="256" w:lineRule="auto"/>
        <w:jc w:val="center"/>
        <w:rPr>
          <w:rFonts w:ascii="Times New Roman" w:hAnsi="Times New Roman" w:cs="Times New Roman"/>
          <w:sz w:val="24"/>
          <w:szCs w:val="24"/>
        </w:rPr>
      </w:pPr>
      <w:bookmarkStart w:id="26" w:name="_Ref18930990"/>
      <w:r w:rsidRPr="002F5771">
        <w:rPr>
          <w:rFonts w:ascii="Times New Roman" w:hAnsi="Times New Roman" w:cs="Times New Roman"/>
          <w:sz w:val="24"/>
          <w:szCs w:val="24"/>
        </w:rPr>
        <w:t xml:space="preserve">Figure </w:t>
      </w:r>
      <w:r w:rsidRPr="002F5771">
        <w:rPr>
          <w:rFonts w:ascii="Times New Roman" w:hAnsi="Times New Roman" w:cs="Times New Roman"/>
          <w:sz w:val="24"/>
          <w:szCs w:val="24"/>
        </w:rPr>
        <w:fldChar w:fldCharType="begin"/>
      </w:r>
      <w:r w:rsidRPr="002F5771">
        <w:rPr>
          <w:rFonts w:ascii="Times New Roman" w:hAnsi="Times New Roman" w:cs="Times New Roman"/>
          <w:sz w:val="24"/>
          <w:szCs w:val="24"/>
        </w:rPr>
        <w:instrText xml:space="preserve"> SEQ Figure \* ARABIC </w:instrText>
      </w:r>
      <w:r w:rsidRPr="002F5771">
        <w:rPr>
          <w:rFonts w:ascii="Times New Roman" w:hAnsi="Times New Roman" w:cs="Times New Roman"/>
          <w:sz w:val="24"/>
          <w:szCs w:val="24"/>
        </w:rPr>
        <w:fldChar w:fldCharType="separate"/>
      </w:r>
      <w:r w:rsidRPr="002F5771">
        <w:rPr>
          <w:rFonts w:ascii="Times New Roman" w:hAnsi="Times New Roman" w:cs="Times New Roman"/>
          <w:sz w:val="24"/>
          <w:szCs w:val="24"/>
        </w:rPr>
        <w:t>18</w:t>
      </w:r>
      <w:r w:rsidRPr="002F5771">
        <w:rPr>
          <w:rFonts w:ascii="Times New Roman" w:hAnsi="Times New Roman" w:cs="Times New Roman"/>
          <w:sz w:val="24"/>
          <w:szCs w:val="24"/>
        </w:rPr>
        <w:fldChar w:fldCharType="end"/>
      </w:r>
      <w:bookmarkEnd w:id="26"/>
      <w:r w:rsidRPr="002F5771">
        <w:rPr>
          <w:rFonts w:ascii="Times New Roman" w:hAnsi="Times New Roman" w:cs="Times New Roman"/>
          <w:sz w:val="24"/>
          <w:szCs w:val="24"/>
        </w:rPr>
        <w:t xml:space="preserve"> PT optimal and ST's hourly average waiting time.</w:t>
      </w:r>
    </w:p>
    <w:p w14:paraId="621DFC8A" w14:textId="77777777" w:rsidR="00A905B6" w:rsidRDefault="00A905B6" w:rsidP="00A905B6">
      <w:pPr>
        <w:pStyle w:val="IndentTimesNewRoman"/>
        <w:keepNext/>
        <w:ind w:firstLine="0"/>
      </w:pPr>
      <w:r w:rsidRPr="003A741C">
        <w:rPr>
          <w:noProof/>
        </w:rPr>
        <w:t xml:space="preserve"> </w:t>
      </w:r>
      <w:r>
        <w:rPr>
          <w:noProof/>
        </w:rPr>
        <w:drawing>
          <wp:inline distT="0" distB="0" distL="0" distR="0" wp14:anchorId="1A2979C4" wp14:editId="44310D86">
            <wp:extent cx="5943600" cy="2389505"/>
            <wp:effectExtent l="0" t="0" r="0" b="1079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36E32B2" w14:textId="77777777" w:rsidR="00A905B6" w:rsidRPr="00B338F3" w:rsidRDefault="00A905B6" w:rsidP="00A905B6">
      <w:pPr>
        <w:spacing w:line="256" w:lineRule="auto"/>
        <w:jc w:val="center"/>
        <w:rPr>
          <w:rFonts w:ascii="Times New Roman" w:hAnsi="Times New Roman" w:cs="Times New Roman"/>
          <w:sz w:val="24"/>
          <w:szCs w:val="24"/>
        </w:rPr>
      </w:pPr>
      <w:bookmarkStart w:id="27"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Pr>
          <w:rFonts w:ascii="Times New Roman" w:hAnsi="Times New Roman" w:cs="Times New Roman"/>
          <w:noProof/>
          <w:sz w:val="24"/>
          <w:szCs w:val="24"/>
        </w:rPr>
        <w:t>19</w:t>
      </w:r>
      <w:r w:rsidRPr="00B338F3">
        <w:rPr>
          <w:rFonts w:ascii="Times New Roman" w:hAnsi="Times New Roman" w:cs="Times New Roman"/>
          <w:sz w:val="24"/>
          <w:szCs w:val="24"/>
        </w:rPr>
        <w:fldChar w:fldCharType="end"/>
      </w:r>
      <w:bookmarkEnd w:id="27"/>
      <w:r w:rsidRPr="00B338F3">
        <w:rPr>
          <w:rFonts w:ascii="Times New Roman" w:hAnsi="Times New Roman" w:cs="Times New Roman"/>
          <w:sz w:val="24"/>
          <w:szCs w:val="24"/>
        </w:rPr>
        <w:t xml:space="preserve"> </w:t>
      </w:r>
      <w:r>
        <w:rPr>
          <w:rFonts w:ascii="Times New Roman" w:hAnsi="Times New Roman" w:cs="Times New Roman"/>
          <w:sz w:val="24"/>
          <w:szCs w:val="24"/>
        </w:rPr>
        <w:t>Each TPS’s</w:t>
      </w:r>
      <w:r w:rsidRPr="00B338F3">
        <w:rPr>
          <w:rFonts w:ascii="Times New Roman" w:hAnsi="Times New Roman" w:cs="Times New Roman"/>
          <w:sz w:val="24"/>
          <w:szCs w:val="24"/>
        </w:rPr>
        <w:t xml:space="preserve"> hourly average waiting time.</w:t>
      </w:r>
    </w:p>
    <w:p w14:paraId="259B941B" w14:textId="77777777" w:rsidR="00A905B6" w:rsidRDefault="00A905B6" w:rsidP="00A905B6">
      <w:pPr>
        <w:keepNext/>
        <w:spacing w:line="256" w:lineRule="auto"/>
      </w:pPr>
      <w:r>
        <w:rPr>
          <w:noProof/>
        </w:rPr>
        <w:lastRenderedPageBreak/>
        <w:drawing>
          <wp:inline distT="0" distB="0" distL="0" distR="0" wp14:anchorId="28E0A5CC" wp14:editId="4D454DF6">
            <wp:extent cx="5943600" cy="2308860"/>
            <wp:effectExtent l="0" t="0" r="0" b="1524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C8DA78C" w14:textId="77777777" w:rsidR="00A905B6" w:rsidRPr="00F34180" w:rsidRDefault="00A905B6" w:rsidP="00A905B6">
      <w:pPr>
        <w:spacing w:line="256" w:lineRule="auto"/>
        <w:jc w:val="center"/>
        <w:rPr>
          <w:rFonts w:ascii="Times New Roman" w:hAnsi="Times New Roman" w:cs="Times New Roman"/>
          <w:sz w:val="24"/>
          <w:szCs w:val="24"/>
        </w:rPr>
      </w:pPr>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Pr>
          <w:rFonts w:ascii="Times New Roman" w:hAnsi="Times New Roman" w:cs="Times New Roman"/>
          <w:noProof/>
          <w:sz w:val="24"/>
          <w:szCs w:val="24"/>
        </w:rPr>
        <w:t>20</w:t>
      </w:r>
      <w:r w:rsidRPr="00282A53">
        <w:rPr>
          <w:rFonts w:ascii="Times New Roman" w:hAnsi="Times New Roman" w:cs="Times New Roman"/>
          <w:sz w:val="24"/>
          <w:szCs w:val="24"/>
        </w:rPr>
        <w:fldChar w:fldCharType="end"/>
      </w:r>
      <w:r w:rsidRPr="00282A53">
        <w:rPr>
          <w:rFonts w:ascii="Times New Roman" w:hAnsi="Times New Roman" w:cs="Times New Roman"/>
          <w:sz w:val="24"/>
          <w:szCs w:val="24"/>
        </w:rPr>
        <w:t xml:space="preserve"> Each TPS's hourly missed risk.</w:t>
      </w:r>
    </w:p>
    <w:p w14:paraId="41619A99" w14:textId="77777777" w:rsidR="00A905B6" w:rsidRDefault="00A905B6" w:rsidP="00A905B6">
      <w:pPr>
        <w:pStyle w:val="ListParagraph"/>
        <w:numPr>
          <w:ilvl w:val="0"/>
          <w:numId w:val="14"/>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5874B945"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Many papers have given empirical evidences that real-time information (RTI) and transit RTI apps can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the variance of this impact, including spatiotemporal patterns, mechanism of the impact, and optimized the system performance from users’ perspective. In this study, using GTFS real-time data, we first introduce the concept of trip planning strategy (TPS) and five types of TPS for both RTI and non-RTI users. We also theorize and later validate the concept of reclaimed delay and discontinuity delay during the synchronization process between users and buses. Then, we optimize RTA users’ </w:t>
      </w:r>
      <w:r w:rsidRPr="00F14C62">
        <w:rPr>
          <w:rFonts w:ascii="Times New Roman" w:hAnsi="Times New Roman" w:cs="Times New Roman"/>
          <w:i/>
          <w:sz w:val="24"/>
          <w:szCs w:val="24"/>
        </w:rPr>
        <w:t xml:space="preserve">prudent </w:t>
      </w:r>
      <w:r>
        <w:rPr>
          <w:rFonts w:ascii="Times New Roman" w:hAnsi="Times New Roman" w:cs="Times New Roman"/>
          <w:i/>
          <w:sz w:val="24"/>
          <w:szCs w:val="24"/>
        </w:rPr>
        <w:t>tactic</w:t>
      </w:r>
      <w:r>
        <w:rPr>
          <w:rFonts w:ascii="Times New Roman" w:hAnsi="Times New Roman" w:cs="Times New Roman"/>
          <w:sz w:val="24"/>
          <w:szCs w:val="24"/>
        </w:rPr>
        <w:t xml:space="preserve"> TPS with optimal insurance buffer. Based on different TPSs’ performance, we calculate the waiting time difference between different TPSs and conduct geographic and temporal analysis in different directions and resolutions. The analyses results show that PT optimal users in upstream stops will wait much more time than the ST users, and PT optimal users in this area may suffer from larger missed risk than ST users; also, temporally speaking, PT optimal users are more advantageous during 13:00 – 20:00 than ST users. All the results show that although RTI apps using PT optimal can indeed save time for certain users in certain stops and during certain hours, they cannot achieve global optimality. Moreover, greedy tactic’s performance is the worst among all TPSs despite it is RTI-based. GT’s performance is even worse than the arbitrary tactic. This moreover suggests that RTI apps could make users’ waiting time significantly longer if apps are not using the appropriate trip planning strategy.</w:t>
      </w:r>
    </w:p>
    <w:p w14:paraId="10F4762B" w14:textId="77777777"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 empirical results and the volunteered optimization system can provide vital information for transit users, planners, and real-time transit app providers. With more access to real-time data, transit system planning should not only engage with the schedule but also real-time performance; RTI apps development should not only engage with real-time performance but also empirical performance; passengers’ trip planning should not only engage with empirical performance but also all the information above. To achieve these three goals, future RTI apps should be able to combine schedule, real-time, and empirical information into one holistic information, with corresponding computation and networking support. </w:t>
      </w:r>
    </w:p>
    <w:p w14:paraId="0D660AE5" w14:textId="59E8B1D1"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re are still numerous potentials in both academic and industry area. For example, to improve accuracy and reliability of the public systems and the RTI apps, transit authority or RTI apps providers can add pre-calculated insurance buffers to GTFS data so that RTI apps’ trip planning results inflect transit system’s empirical performance. Meanwhile, the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is not fully explored, as there are unlimited numbers of methods to find the best insurance buffer. Unlike simple non-RTI strategies that can be conceptualized and calculated by human intuition from experience, RTI-based TPSs’ optimization processes should and can only be finished by the backend of the RTI apps, in which more complicated and effective algorithms can be applied. For example, with all the abundant auto-generated data, machine learning and neural network should be able to outperform traditional predicting algorithms.</w:t>
      </w:r>
    </w:p>
    <w:p w14:paraId="1EBC9A4E" w14:textId="26E7C68C"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Moreover, although individual passenger’s performance is systematically discussed in this paper, we do not investigate or simulate the</w:t>
      </w:r>
      <w:r w:rsidR="00D85402">
        <w:rPr>
          <w:rFonts w:ascii="Times New Roman" w:hAnsi="Times New Roman" w:cs="Times New Roman"/>
          <w:sz w:val="24"/>
          <w:szCs w:val="24"/>
        </w:rPr>
        <w:t xml:space="preserve"> proportions of each user group</w:t>
      </w:r>
      <w:r>
        <w:rPr>
          <w:rFonts w:ascii="Times New Roman" w:hAnsi="Times New Roman" w:cs="Times New Roman"/>
          <w:sz w:val="24"/>
          <w:szCs w:val="24"/>
        </w:rPr>
        <w:t xml:space="preserve"> as </w:t>
      </w:r>
      <w:r w:rsidR="00E24BBF">
        <w:rPr>
          <w:rFonts w:ascii="Times New Roman" w:hAnsi="Times New Roman" w:cs="Times New Roman"/>
          <w:sz w:val="24"/>
          <w:szCs w:val="24"/>
        </w:rPr>
        <w:fldChar w:fldCharType="begin" w:fldLock="1"/>
      </w:r>
      <w:r w:rsidR="00E24BBF">
        <w:rPr>
          <w:rFonts w:ascii="Times New Roman" w:hAnsi="Times New Roman" w:cs="Times New Roman"/>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mendeley":{"formattedCitation":"(Jolliffe &amp; Hutchinson, 1975)","manualFormatting":"Jolliffe &amp; Hutchinson (1975)","plainTextFormattedCitation":"(Jolliffe &amp; Hutchinson, 1975)","previouslyFormattedCitation":"(Jolliffe &amp; Hutchinson, 1975)"},"properties":{"noteIndex":0},"schema":"https://github.com/citation-style-language/schema/raw/master/csl-citation.json"}</w:instrText>
      </w:r>
      <w:r w:rsidR="00E24BBF">
        <w:rPr>
          <w:rFonts w:ascii="Times New Roman" w:hAnsi="Times New Roman" w:cs="Times New Roman"/>
          <w:sz w:val="24"/>
          <w:szCs w:val="24"/>
        </w:rPr>
        <w:fldChar w:fldCharType="separate"/>
      </w:r>
      <w:r w:rsidR="00E24BBF">
        <w:rPr>
          <w:rFonts w:ascii="Times New Roman" w:hAnsi="Times New Roman" w:cs="Times New Roman"/>
          <w:noProof/>
          <w:sz w:val="24"/>
          <w:szCs w:val="24"/>
        </w:rPr>
        <w:t>Jolliffe &amp; Hutchinson</w:t>
      </w:r>
      <w:r w:rsidR="00E24BBF" w:rsidRPr="00E24BBF">
        <w:rPr>
          <w:rFonts w:ascii="Times New Roman" w:hAnsi="Times New Roman" w:cs="Times New Roman"/>
          <w:noProof/>
          <w:sz w:val="24"/>
          <w:szCs w:val="24"/>
        </w:rPr>
        <w:t xml:space="preserve"> </w:t>
      </w:r>
      <w:r w:rsidR="00E24BBF">
        <w:rPr>
          <w:rFonts w:ascii="Times New Roman" w:hAnsi="Times New Roman" w:cs="Times New Roman"/>
          <w:noProof/>
          <w:sz w:val="24"/>
          <w:szCs w:val="24"/>
        </w:rPr>
        <w:t>(</w:t>
      </w:r>
      <w:r w:rsidR="00E24BBF" w:rsidRPr="00E24BBF">
        <w:rPr>
          <w:rFonts w:ascii="Times New Roman" w:hAnsi="Times New Roman" w:cs="Times New Roman"/>
          <w:noProof/>
          <w:sz w:val="24"/>
          <w:szCs w:val="24"/>
        </w:rPr>
        <w:t>1975)</w:t>
      </w:r>
      <w:r w:rsidR="00E24BBF">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E24BBF">
        <w:rPr>
          <w:rFonts w:ascii="Times New Roman" w:hAnsi="Times New Roman" w:cs="Times New Roman"/>
          <w:noProof/>
          <w:sz w:val="24"/>
          <w:szCs w:val="24"/>
        </w:rPr>
        <w:fldChar w:fldCharType="begin" w:fldLock="1"/>
      </w:r>
      <w:r w:rsidR="00F82340">
        <w:rPr>
          <w:rFonts w:ascii="Times New Roman" w:hAnsi="Times New Roman" w:cs="Times New Roman"/>
          <w:noProof/>
          <w:sz w:val="24"/>
          <w:szCs w:val="24"/>
        </w:rPr>
        <w:instrText>ADDIN CSL_CITATION {"citationItems":[{"id":"ITEM-1","itemData":{"ISSN":"0191-2607","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manualFormatting":"Bowman &amp; Turnquist (1981)","plainTextFormattedCitation":"(Bowman &amp; Turnquist, 1981)","previouslyFormattedCitation":"(Bowman &amp; Turnquist, 1981)"},"properties":{"noteIndex":0},"schema":"https://github.com/citation-style-language/schema/raw/master/csl-citation.json"}</w:instrText>
      </w:r>
      <w:r w:rsidR="00E24BBF">
        <w:rPr>
          <w:rFonts w:ascii="Times New Roman" w:hAnsi="Times New Roman" w:cs="Times New Roman"/>
          <w:noProof/>
          <w:sz w:val="24"/>
          <w:szCs w:val="24"/>
        </w:rPr>
        <w:fldChar w:fldCharType="separate"/>
      </w:r>
      <w:r w:rsidR="00E24BBF">
        <w:rPr>
          <w:rFonts w:ascii="Times New Roman" w:hAnsi="Times New Roman" w:cs="Times New Roman"/>
          <w:noProof/>
          <w:sz w:val="24"/>
          <w:szCs w:val="24"/>
        </w:rPr>
        <w:t>Bowman &amp; Turnquist</w:t>
      </w:r>
      <w:r w:rsidR="00E24BBF" w:rsidRPr="00E24BBF">
        <w:rPr>
          <w:rFonts w:ascii="Times New Roman" w:hAnsi="Times New Roman" w:cs="Times New Roman"/>
          <w:noProof/>
          <w:sz w:val="24"/>
          <w:szCs w:val="24"/>
        </w:rPr>
        <w:t xml:space="preserve"> </w:t>
      </w:r>
      <w:r w:rsidR="00E24BBF">
        <w:rPr>
          <w:rFonts w:ascii="Times New Roman" w:hAnsi="Times New Roman" w:cs="Times New Roman"/>
          <w:noProof/>
          <w:sz w:val="24"/>
          <w:szCs w:val="24"/>
        </w:rPr>
        <w:t>(</w:t>
      </w:r>
      <w:r w:rsidR="00E24BBF" w:rsidRPr="00E24BBF">
        <w:rPr>
          <w:rFonts w:ascii="Times New Roman" w:hAnsi="Times New Roman" w:cs="Times New Roman"/>
          <w:noProof/>
          <w:sz w:val="24"/>
          <w:szCs w:val="24"/>
        </w:rPr>
        <w:t>1981)</w:t>
      </w:r>
      <w:r w:rsidR="00E24BBF">
        <w:rPr>
          <w:rFonts w:ascii="Times New Roman" w:hAnsi="Times New Roman" w:cs="Times New Roman"/>
          <w:noProof/>
          <w:sz w:val="24"/>
          <w:szCs w:val="24"/>
        </w:rPr>
        <w:fldChar w:fldCharType="end"/>
      </w:r>
      <w:r w:rsidR="00E24BBF">
        <w:rPr>
          <w:rFonts w:ascii="Times New Roman" w:hAnsi="Times New Roman" w:cs="Times New Roman"/>
          <w:noProof/>
          <w:sz w:val="24"/>
          <w:szCs w:val="24"/>
        </w:rPr>
        <w:t xml:space="preserve"> </w:t>
      </w:r>
      <w:r>
        <w:rPr>
          <w:rFonts w:ascii="Times New Roman" w:hAnsi="Times New Roman" w:cs="Times New Roman"/>
          <w:sz w:val="24"/>
          <w:szCs w:val="24"/>
        </w:rPr>
        <w:t>contribute</w:t>
      </w:r>
      <w:r w:rsidR="00E24BBF">
        <w:rPr>
          <w:rFonts w:ascii="Times New Roman" w:hAnsi="Times New Roman" w:cs="Times New Roman"/>
          <w:sz w:val="24"/>
          <w:szCs w:val="24"/>
        </w:rPr>
        <w:t>d</w:t>
      </w:r>
      <w:r>
        <w:rPr>
          <w:rFonts w:ascii="Times New Roman" w:hAnsi="Times New Roman" w:cs="Times New Roman"/>
          <w:sz w:val="24"/>
          <w:szCs w:val="24"/>
        </w:rPr>
        <w:t xml:space="preserve"> to the classification</w:t>
      </w:r>
      <w:r w:rsidR="008776F3">
        <w:rPr>
          <w:rFonts w:ascii="Times New Roman" w:hAnsi="Times New Roman" w:cs="Times New Roman"/>
          <w:sz w:val="24"/>
          <w:szCs w:val="24"/>
        </w:rPr>
        <w:t xml:space="preserve"> and simulation</w:t>
      </w:r>
      <w:r>
        <w:rPr>
          <w:rFonts w:ascii="Times New Roman" w:hAnsi="Times New Roman" w:cs="Times New Roman"/>
          <w:sz w:val="24"/>
          <w:szCs w:val="24"/>
        </w:rPr>
        <w:t xml:space="preserve"> of three classes of passengers</w:t>
      </w:r>
      <w:r w:rsidR="002D280C">
        <w:rPr>
          <w:rFonts w:ascii="Times New Roman" w:hAnsi="Times New Roman" w:cs="Times New Roman"/>
          <w:sz w:val="24"/>
          <w:szCs w:val="24"/>
        </w:rPr>
        <w:t xml:space="preserve"> </w:t>
      </w:r>
      <w:r w:rsidR="00207409">
        <w:rPr>
          <w:rFonts w:ascii="Times New Roman" w:hAnsi="Times New Roman" w:cs="Times New Roman"/>
          <w:sz w:val="24"/>
          <w:szCs w:val="24"/>
        </w:rPr>
        <w:t>with</w:t>
      </w:r>
      <w:r w:rsidR="002D280C">
        <w:rPr>
          <w:rFonts w:ascii="Times New Roman" w:hAnsi="Times New Roman" w:cs="Times New Roman"/>
          <w:sz w:val="24"/>
          <w:szCs w:val="24"/>
        </w:rPr>
        <w:t xml:space="preserve"> different incidence behaviors</w:t>
      </w:r>
      <w:r>
        <w:rPr>
          <w:rFonts w:ascii="Times New Roman" w:hAnsi="Times New Roman" w:cs="Times New Roman"/>
          <w:noProof/>
          <w:sz w:val="24"/>
          <w:szCs w:val="24"/>
        </w:rPr>
        <w:t>. Future research may survey the different user group or the apps provides may disclose statistics of their users, so that RTI apps’ collective impact on the whole population could be calculated.</w:t>
      </w:r>
    </w:p>
    <w:p w14:paraId="44787522" w14:textId="77777777" w:rsidR="00A905B6" w:rsidRDefault="00A905B6" w:rsidP="00A905B6">
      <w:pPr>
        <w:rPr>
          <w:rFonts w:ascii="Times New Roman" w:hAnsi="Times New Roman" w:cs="Times New Roman"/>
          <w:sz w:val="24"/>
          <w:szCs w:val="24"/>
        </w:rPr>
      </w:pPr>
    </w:p>
    <w:p w14:paraId="655B6C88" w14:textId="77777777" w:rsidR="00A905B6" w:rsidRDefault="00A905B6" w:rsidP="00A905B6">
      <w:pPr>
        <w:rPr>
          <w:rFonts w:ascii="Times New Roman" w:hAnsi="Times New Roman" w:cs="Times New Roman"/>
          <w:sz w:val="24"/>
        </w:rPr>
      </w:pPr>
    </w:p>
    <w:p w14:paraId="7F5F7A2A" w14:textId="2DC938A9" w:rsidR="00A905B6" w:rsidRPr="00654D82" w:rsidRDefault="00A905B6" w:rsidP="00A905B6">
      <w:pPr>
        <w:rPr>
          <w:rFonts w:ascii="Times New Roman" w:hAnsi="Times New Roman" w:cs="Times New Roman"/>
          <w:b/>
          <w:sz w:val="24"/>
        </w:rPr>
      </w:pPr>
      <w:r w:rsidRPr="00654D82">
        <w:rPr>
          <w:rFonts w:ascii="Times New Roman" w:hAnsi="Times New Roman" w:cs="Times New Roman"/>
          <w:b/>
          <w:sz w:val="24"/>
        </w:rPr>
        <w:t>A</w:t>
      </w:r>
      <w:r w:rsidRPr="00654D82">
        <w:rPr>
          <w:rFonts w:ascii="Times New Roman" w:hAnsi="Times New Roman" w:cs="Times New Roman" w:hint="eastAsia"/>
          <w:b/>
          <w:sz w:val="24"/>
        </w:rPr>
        <w:t>ppendix</w:t>
      </w:r>
      <w:r w:rsidRPr="00654D82">
        <w:rPr>
          <w:rFonts w:ascii="Times New Roman" w:hAnsi="Times New Roman" w:cs="Times New Roman"/>
          <w:b/>
          <w:sz w:val="24"/>
        </w:rPr>
        <w:t xml:space="preserve"> </w:t>
      </w:r>
      <w:r w:rsidR="007C4D32">
        <w:rPr>
          <w:rFonts w:ascii="Times New Roman" w:hAnsi="Times New Roman" w:cs="Times New Roman"/>
          <w:b/>
          <w:sz w:val="24"/>
        </w:rPr>
        <w:t>A</w:t>
      </w:r>
    </w:p>
    <w:p w14:paraId="0CDE9885" w14:textId="77777777" w:rsidR="00A905B6" w:rsidRPr="00654D82" w:rsidRDefault="00A905B6" w:rsidP="00A905B6">
      <w:pPr>
        <w:rPr>
          <w:rFonts w:ascii="Times New Roman" w:hAnsi="Times New Roman" w:cs="Times New Roman"/>
          <w:b/>
          <w:sz w:val="24"/>
        </w:rPr>
      </w:pPr>
      <w:r w:rsidRPr="00654D82">
        <w:rPr>
          <w:rFonts w:ascii="Times New Roman" w:hAnsi="Times New Roman" w:cs="Times New Roman"/>
          <w:b/>
          <w:sz w:val="24"/>
        </w:rPr>
        <w:t>Optimization problem of prudent strategy’s waiting time.</w:t>
      </w:r>
    </w:p>
    <w:p w14:paraId="528DD226" w14:textId="77777777" w:rsidR="00A905B6" w:rsidRDefault="00A905B6" w:rsidP="00A905B6">
      <w:pPr>
        <w:jc w:val="both"/>
        <w:rPr>
          <w:rFonts w:ascii="Times New Roman" w:hAnsi="Times New Roman" w:cs="Times New Roman"/>
          <w:sz w:val="24"/>
        </w:rPr>
      </w:pPr>
    </w:p>
    <w:p w14:paraId="25C3DF9C" w14:textId="77777777" w:rsidR="00A905B6" w:rsidRPr="00137476" w:rsidRDefault="00A905B6" w:rsidP="00A905B6">
      <w:pPr>
        <w:jc w:val="both"/>
        <w:rPr>
          <w:rFonts w:ascii="Times New Roman" w:hAnsi="Times New Roman" w:cs="Times New Roman"/>
          <w:sz w:val="24"/>
        </w:rPr>
      </w:pPr>
      <w:r>
        <w:rPr>
          <w:rFonts w:ascii="Times New Roman" w:hAnsi="Times New Roman" w:cs="Times New Roman"/>
          <w:sz w:val="24"/>
        </w:rPr>
        <w:t>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66663B69" w14:textId="77777777" w:rsidR="00A905B6" w:rsidRDefault="00301685" w:rsidP="00A905B6">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A905B6">
        <w:rPr>
          <w:rFonts w:ascii="Times New Roman" w:hAnsi="Times New Roman" w:cs="Times New Roman"/>
          <w:sz w:val="24"/>
        </w:rPr>
        <w:t xml:space="preserve"> </w:t>
      </w:r>
    </w:p>
    <w:tbl>
      <w:tblPr>
        <w:tblW w:w="4950" w:type="pct"/>
        <w:jc w:val="center"/>
        <w:tblLook w:val="04A0" w:firstRow="1" w:lastRow="0" w:firstColumn="1" w:lastColumn="0" w:noHBand="0" w:noVBand="1"/>
      </w:tblPr>
      <w:tblGrid>
        <w:gridCol w:w="474"/>
        <w:gridCol w:w="8149"/>
        <w:gridCol w:w="643"/>
      </w:tblGrid>
      <w:tr w:rsidR="00A905B6" w14:paraId="5CD78D2F" w14:textId="77777777" w:rsidTr="00DB2B46">
        <w:trPr>
          <w:trHeight w:val="580"/>
          <w:jc w:val="center"/>
        </w:trPr>
        <w:tc>
          <w:tcPr>
            <w:tcW w:w="256" w:type="pct"/>
            <w:vAlign w:val="center"/>
          </w:tcPr>
          <w:p w14:paraId="7B021FE1"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1B8DFACB" w14:textId="77777777" w:rsidR="00A905B6" w:rsidRPr="00A64AFB" w:rsidRDefault="00A905B6" w:rsidP="00DB2B46">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30DB018F" w14:textId="230E29D7"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3</w:t>
            </w:r>
            <w:r>
              <w:rPr>
                <w:noProof/>
              </w:rPr>
              <w:fldChar w:fldCharType="end"/>
            </w:r>
            <w:r>
              <w:rPr>
                <w:rFonts w:eastAsia="Yu Mincho"/>
                <w:lang w:eastAsia="ja-JP"/>
              </w:rPr>
              <w:t>)</w:t>
            </w:r>
          </w:p>
        </w:tc>
      </w:tr>
    </w:tbl>
    <w:p w14:paraId="545033CB" w14:textId="77777777" w:rsidR="00A905B6" w:rsidRDefault="00A905B6" w:rsidP="00A905B6">
      <w:pPr>
        <w:jc w:val="center"/>
        <w:rPr>
          <w:rFonts w:ascii="Times New Roman" w:hAnsi="Times New Roman" w:cs="Times New Roman"/>
          <w:sz w:val="24"/>
        </w:rPr>
      </w:pPr>
    </w:p>
    <w:p w14:paraId="23DFC5EB"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Subject to:</w:t>
      </w:r>
    </w:p>
    <w:tbl>
      <w:tblPr>
        <w:tblW w:w="4950" w:type="pct"/>
        <w:jc w:val="center"/>
        <w:tblLook w:val="04A0" w:firstRow="1" w:lastRow="0" w:firstColumn="1" w:lastColumn="0" w:noHBand="0" w:noVBand="1"/>
      </w:tblPr>
      <w:tblGrid>
        <w:gridCol w:w="474"/>
        <w:gridCol w:w="8149"/>
        <w:gridCol w:w="643"/>
      </w:tblGrid>
      <w:tr w:rsidR="00A905B6" w14:paraId="152FCF65" w14:textId="77777777" w:rsidTr="00DB2B46">
        <w:trPr>
          <w:trHeight w:val="580"/>
          <w:jc w:val="center"/>
        </w:trPr>
        <w:tc>
          <w:tcPr>
            <w:tcW w:w="256" w:type="pct"/>
            <w:vAlign w:val="center"/>
          </w:tcPr>
          <w:p w14:paraId="5AB893AC"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76061C60" w14:textId="77777777" w:rsidR="00A905B6" w:rsidRPr="00A64AFB" w:rsidRDefault="00A905B6" w:rsidP="00DB2B46">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637B887B" w14:textId="6713427D"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4</w:t>
            </w:r>
            <w:r>
              <w:rPr>
                <w:noProof/>
              </w:rPr>
              <w:fldChar w:fldCharType="end"/>
            </w:r>
            <w:r>
              <w:rPr>
                <w:rFonts w:eastAsia="Yu Mincho"/>
                <w:lang w:eastAsia="ja-JP"/>
              </w:rPr>
              <w:t>)</w:t>
            </w:r>
          </w:p>
        </w:tc>
      </w:tr>
      <w:tr w:rsidR="00A905B6" w14:paraId="2AE3F220" w14:textId="77777777" w:rsidTr="00DB2B46">
        <w:tblPrEx>
          <w:jc w:val="left"/>
        </w:tblPrEx>
        <w:trPr>
          <w:trHeight w:val="580"/>
        </w:trPr>
        <w:tc>
          <w:tcPr>
            <w:tcW w:w="256" w:type="pct"/>
            <w:vAlign w:val="center"/>
          </w:tcPr>
          <w:p w14:paraId="66342111"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78E57F09" w14:textId="77777777" w:rsidR="00A905B6" w:rsidRPr="00A64AFB" w:rsidRDefault="00301685" w:rsidP="00DB2B46">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174771C3" w14:textId="2824C588"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5</w:t>
            </w:r>
            <w:r>
              <w:rPr>
                <w:noProof/>
              </w:rPr>
              <w:fldChar w:fldCharType="end"/>
            </w:r>
            <w:r>
              <w:rPr>
                <w:rFonts w:eastAsia="Yu Mincho"/>
                <w:lang w:eastAsia="ja-JP"/>
              </w:rPr>
              <w:t>)</w:t>
            </w:r>
          </w:p>
        </w:tc>
      </w:tr>
      <w:tr w:rsidR="00A905B6" w14:paraId="4C11AD67" w14:textId="77777777" w:rsidTr="00DB2B46">
        <w:tblPrEx>
          <w:jc w:val="left"/>
        </w:tblPrEx>
        <w:trPr>
          <w:trHeight w:val="580"/>
        </w:trPr>
        <w:tc>
          <w:tcPr>
            <w:tcW w:w="256" w:type="pct"/>
            <w:vAlign w:val="center"/>
          </w:tcPr>
          <w:p w14:paraId="05CC7684"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0FEB64F9" w14:textId="77777777" w:rsidR="00A905B6" w:rsidRPr="00A64AFB" w:rsidRDefault="00301685" w:rsidP="00DB2B46">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548D4EB7" w14:textId="2DACC022"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6</w:t>
            </w:r>
            <w:r>
              <w:rPr>
                <w:noProof/>
              </w:rPr>
              <w:fldChar w:fldCharType="end"/>
            </w:r>
            <w:r>
              <w:rPr>
                <w:rFonts w:eastAsia="Yu Mincho"/>
                <w:lang w:eastAsia="ja-JP"/>
              </w:rPr>
              <w:t>)</w:t>
            </w:r>
          </w:p>
        </w:tc>
      </w:tr>
      <w:tr w:rsidR="00A905B6" w14:paraId="1B19BBC7" w14:textId="77777777" w:rsidTr="00DB2B46">
        <w:tblPrEx>
          <w:jc w:val="left"/>
        </w:tblPrEx>
        <w:trPr>
          <w:trHeight w:val="580"/>
        </w:trPr>
        <w:tc>
          <w:tcPr>
            <w:tcW w:w="256" w:type="pct"/>
            <w:vAlign w:val="center"/>
          </w:tcPr>
          <w:p w14:paraId="5D3629F9" w14:textId="77777777" w:rsidR="00A905B6" w:rsidRDefault="00A905B6" w:rsidP="00DB2B46">
            <w:pPr>
              <w:jc w:val="both"/>
              <w:rPr>
                <w:rFonts w:ascii="Times New Roman" w:eastAsia="Yu Mincho" w:hAnsi="Times New Roman" w:cs="Times New Roman"/>
                <w:sz w:val="24"/>
                <w:szCs w:val="24"/>
                <w:lang w:eastAsia="ja-JP"/>
              </w:rPr>
            </w:pPr>
          </w:p>
        </w:tc>
        <w:tc>
          <w:tcPr>
            <w:tcW w:w="4397" w:type="pct"/>
            <w:vAlign w:val="center"/>
          </w:tcPr>
          <w:p w14:paraId="01F52255" w14:textId="77777777" w:rsidR="00A905B6" w:rsidRPr="00A64AFB" w:rsidRDefault="00A905B6" w:rsidP="00DB2B46">
            <w:pPr>
              <w:jc w:val="both"/>
              <w:rPr>
                <w:rFonts w:ascii="Times New Roman" w:hAnsi="Times New Roman" w:cs="Times New Roman"/>
                <w:sz w:val="24"/>
                <w:szCs w:val="24"/>
              </w:rPr>
            </w:pPr>
          </w:p>
        </w:tc>
        <w:tc>
          <w:tcPr>
            <w:tcW w:w="347" w:type="pct"/>
            <w:vAlign w:val="center"/>
          </w:tcPr>
          <w:p w14:paraId="3432C76F" w14:textId="77777777" w:rsidR="00A905B6" w:rsidRPr="00805E6F" w:rsidRDefault="00A905B6" w:rsidP="00DB2B46">
            <w:pPr>
              <w:pStyle w:val="TimesNewRoman"/>
              <w:jc w:val="both"/>
              <w:rPr>
                <w:rFonts w:asciiTheme="minorHAnsi" w:hAnsiTheme="minorHAnsi" w:cstheme="minorBidi"/>
                <w:sz w:val="18"/>
                <w:szCs w:val="18"/>
              </w:rPr>
            </w:pPr>
          </w:p>
        </w:tc>
      </w:tr>
    </w:tbl>
    <w:p w14:paraId="45459297" w14:textId="77777777" w:rsidR="00A905B6" w:rsidRDefault="00A905B6" w:rsidP="00A905B6">
      <w:pPr>
        <w:jc w:val="both"/>
        <w:rPr>
          <w:rFonts w:ascii="Times New Roman" w:hAnsi="Times New Roman" w:cs="Times New Roman"/>
          <w:sz w:val="24"/>
          <w:szCs w:val="24"/>
        </w:rPr>
      </w:pPr>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who lives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and 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w:t>
      </w:r>
      <w:r>
        <w:rPr>
          <w:rFonts w:ascii="Times New Roman" w:hAnsi="Times New Roman" w:cs="Times New Roman"/>
          <w:sz w:val="24"/>
          <w:szCs w:val="24"/>
        </w:rPr>
        <w:lastRenderedPageBreak/>
        <w:t xml:space="preserve">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p>
    <w:p w14:paraId="261209E2" w14:textId="77777777" w:rsidR="00A905B6" w:rsidRDefault="00A905B6" w:rsidP="00A905B6">
      <w:pPr>
        <w:rPr>
          <w:rFonts w:ascii="Times New Roman" w:hAnsi="Times New Roman" w:cs="Times New Roman"/>
          <w:sz w:val="24"/>
          <w:szCs w:val="24"/>
        </w:rPr>
      </w:pPr>
    </w:p>
    <w:p w14:paraId="1D11F85F"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Reference:</w:t>
      </w:r>
    </w:p>
    <w:p w14:paraId="1530CBFD" w14:textId="59B333E5" w:rsidR="0004466D" w:rsidRPr="0004466D" w:rsidRDefault="00A905B6"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4466D" w:rsidRPr="0004466D">
        <w:rPr>
          <w:rFonts w:ascii="Times New Roman" w:hAnsi="Times New Roman" w:cs="Times New Roman"/>
          <w:noProof/>
          <w:sz w:val="24"/>
          <w:szCs w:val="24"/>
        </w:rPr>
        <w:t xml:space="preserve">Algers, S., Hansen, S., &amp; Tegner, G. (1975). Role of waiting time, comfort, and convenience in modal choice for work trip. </w:t>
      </w:r>
      <w:r w:rsidR="0004466D" w:rsidRPr="0004466D">
        <w:rPr>
          <w:rFonts w:ascii="Times New Roman" w:hAnsi="Times New Roman" w:cs="Times New Roman"/>
          <w:i/>
          <w:iCs/>
          <w:noProof/>
          <w:sz w:val="24"/>
          <w:szCs w:val="24"/>
        </w:rPr>
        <w:t>Transportation Research Record</w:t>
      </w:r>
      <w:r w:rsidR="0004466D" w:rsidRPr="0004466D">
        <w:rPr>
          <w:rFonts w:ascii="Times New Roman" w:hAnsi="Times New Roman" w:cs="Times New Roman"/>
          <w:noProof/>
          <w:sz w:val="24"/>
          <w:szCs w:val="24"/>
        </w:rPr>
        <w:t xml:space="preserve">, </w:t>
      </w:r>
      <w:r w:rsidR="0004466D" w:rsidRPr="0004466D">
        <w:rPr>
          <w:rFonts w:ascii="Times New Roman" w:hAnsi="Times New Roman" w:cs="Times New Roman"/>
          <w:i/>
          <w:iCs/>
          <w:noProof/>
          <w:sz w:val="24"/>
          <w:szCs w:val="24"/>
        </w:rPr>
        <w:t>534</w:t>
      </w:r>
      <w:r w:rsidR="0004466D" w:rsidRPr="0004466D">
        <w:rPr>
          <w:rFonts w:ascii="Times New Roman" w:hAnsi="Times New Roman" w:cs="Times New Roman"/>
          <w:noProof/>
          <w:sz w:val="24"/>
          <w:szCs w:val="24"/>
        </w:rPr>
        <w:t>, 38–51.</w:t>
      </w:r>
    </w:p>
    <w:p w14:paraId="0C0E684E"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Ayed, A. Ben, Halima, M. Ben, &amp; Alimi, A. M. (2015). Big data analytics for logistics and transportation. In </w:t>
      </w:r>
      <w:r w:rsidRPr="0004466D">
        <w:rPr>
          <w:rFonts w:ascii="Times New Roman" w:hAnsi="Times New Roman" w:cs="Times New Roman"/>
          <w:i/>
          <w:iCs/>
          <w:noProof/>
          <w:sz w:val="24"/>
          <w:szCs w:val="24"/>
        </w:rPr>
        <w:t>2015 4th International Conference on Advanced Logistics and Transport (ICALT)</w:t>
      </w:r>
      <w:r w:rsidRPr="0004466D">
        <w:rPr>
          <w:rFonts w:ascii="Times New Roman" w:hAnsi="Times New Roman" w:cs="Times New Roman"/>
          <w:noProof/>
          <w:sz w:val="24"/>
          <w:szCs w:val="24"/>
        </w:rPr>
        <w:t xml:space="preserve"> (pp. 311–316). IEEE.</w:t>
      </w:r>
    </w:p>
    <w:p w14:paraId="1FC41F13"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Bowman, L. A., &amp; Turnquist, M. A. (1981). Service frequency, schedule reliability and passenger wait times at transit stops. </w:t>
      </w:r>
      <w:r w:rsidRPr="0004466D">
        <w:rPr>
          <w:rFonts w:ascii="Times New Roman" w:hAnsi="Times New Roman" w:cs="Times New Roman"/>
          <w:i/>
          <w:iCs/>
          <w:noProof/>
          <w:sz w:val="24"/>
          <w:szCs w:val="24"/>
        </w:rPr>
        <w:t>Transportation Research Part A: General</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15</w:t>
      </w:r>
      <w:r w:rsidRPr="0004466D">
        <w:rPr>
          <w:rFonts w:ascii="Times New Roman" w:hAnsi="Times New Roman" w:cs="Times New Roman"/>
          <w:noProof/>
          <w:sz w:val="24"/>
          <w:szCs w:val="24"/>
        </w:rPr>
        <w:t>(6), 465–471.</w:t>
      </w:r>
    </w:p>
    <w:p w14:paraId="41E8F238"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04466D">
        <w:rPr>
          <w:rFonts w:ascii="Times New Roman" w:hAnsi="Times New Roman" w:cs="Times New Roman"/>
          <w:i/>
          <w:iCs/>
          <w:noProof/>
          <w:sz w:val="24"/>
          <w:szCs w:val="24"/>
        </w:rPr>
        <w:t>Transportation Research Part A: Policy and Practice</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69</w:t>
      </w:r>
      <w:r w:rsidRPr="0004466D">
        <w:rPr>
          <w:rFonts w:ascii="Times New Roman" w:hAnsi="Times New Roman" w:cs="Times New Roman"/>
          <w:noProof/>
          <w:sz w:val="24"/>
          <w:szCs w:val="24"/>
        </w:rPr>
        <w:t>, 409–422.</w:t>
      </w:r>
    </w:p>
    <w:p w14:paraId="20A131C7"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Brakewood, C., Macfarlane, G. S., &amp; Watkins, K. (2015). The impact of real-time information on bus ridership in New York City. </w:t>
      </w:r>
      <w:r w:rsidRPr="0004466D">
        <w:rPr>
          <w:rFonts w:ascii="Times New Roman" w:hAnsi="Times New Roman" w:cs="Times New Roman"/>
          <w:i/>
          <w:iCs/>
          <w:noProof/>
          <w:sz w:val="24"/>
          <w:szCs w:val="24"/>
        </w:rPr>
        <w:t>Transportation Research Part C: Emerging Technologies</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53</w:t>
      </w:r>
      <w:r w:rsidRPr="0004466D">
        <w:rPr>
          <w:rFonts w:ascii="Times New Roman" w:hAnsi="Times New Roman" w:cs="Times New Roman"/>
          <w:noProof/>
          <w:sz w:val="24"/>
          <w:szCs w:val="24"/>
        </w:rPr>
        <w:t>, 59–75.</w:t>
      </w:r>
    </w:p>
    <w:p w14:paraId="62FF5431"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Brakewood, C., Rojas, F., Zegras, C., Watkins, K., &amp; Robin, J. (2015). An analysis of commuter rail real-time information in Boston.</w:t>
      </w:r>
    </w:p>
    <w:p w14:paraId="784DBEC7"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Brakewood, C., &amp; Watkins, K. (2018). A literature review of the passenger benefits of real-time transit information. </w:t>
      </w:r>
      <w:r w:rsidRPr="0004466D">
        <w:rPr>
          <w:rFonts w:ascii="Times New Roman" w:hAnsi="Times New Roman" w:cs="Times New Roman"/>
          <w:i/>
          <w:iCs/>
          <w:noProof/>
          <w:sz w:val="24"/>
          <w:szCs w:val="24"/>
        </w:rPr>
        <w:t>Transport Reviews</w:t>
      </w:r>
      <w:r w:rsidRPr="0004466D">
        <w:rPr>
          <w:rFonts w:ascii="Times New Roman" w:hAnsi="Times New Roman" w:cs="Times New Roman"/>
          <w:noProof/>
          <w:sz w:val="24"/>
          <w:szCs w:val="24"/>
        </w:rPr>
        <w:t>, 1–30.</w:t>
      </w:r>
    </w:p>
    <w:p w14:paraId="599CD679"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Cabannes, T., Shyu, F., Porter, E., Yao, S., Wang, Y., Vincentelli, M. A. S., … Bayen, A. M. (2018). Measuring regret in routing: assessing the impact of increased app usage. In </w:t>
      </w:r>
      <w:r w:rsidRPr="0004466D">
        <w:rPr>
          <w:rFonts w:ascii="Times New Roman" w:hAnsi="Times New Roman" w:cs="Times New Roman"/>
          <w:i/>
          <w:iCs/>
          <w:noProof/>
          <w:sz w:val="24"/>
          <w:szCs w:val="24"/>
        </w:rPr>
        <w:t>2018 21st International Conference on Intelligent Transportation Systems (ITSC)</w:t>
      </w:r>
      <w:r w:rsidRPr="0004466D">
        <w:rPr>
          <w:rFonts w:ascii="Times New Roman" w:hAnsi="Times New Roman" w:cs="Times New Roman"/>
          <w:noProof/>
          <w:sz w:val="24"/>
          <w:szCs w:val="24"/>
        </w:rPr>
        <w:t xml:space="preserve"> (pp. 2589–2594). IEEE.</w:t>
      </w:r>
    </w:p>
    <w:p w14:paraId="70DCB54C"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04466D">
        <w:rPr>
          <w:rFonts w:ascii="Times New Roman" w:hAnsi="Times New Roman" w:cs="Times New Roman"/>
          <w:i/>
          <w:iCs/>
          <w:noProof/>
          <w:sz w:val="24"/>
          <w:szCs w:val="24"/>
        </w:rPr>
        <w:t>EURO Journal on Transportation and Logistics</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6</w:t>
      </w:r>
      <w:r w:rsidRPr="0004466D">
        <w:rPr>
          <w:rFonts w:ascii="Times New Roman" w:hAnsi="Times New Roman" w:cs="Times New Roman"/>
          <w:noProof/>
          <w:sz w:val="24"/>
          <w:szCs w:val="24"/>
        </w:rPr>
        <w:t>(3), 247–270.</w:t>
      </w:r>
    </w:p>
    <w:p w14:paraId="5E24208A"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Chauhan, S., Agarwal, N., &amp; Kar, A. K. (2016). Addressing big data challenges in smart cities: a systematic literature review. </w:t>
      </w:r>
      <w:r w:rsidRPr="0004466D">
        <w:rPr>
          <w:rFonts w:ascii="Times New Roman" w:hAnsi="Times New Roman" w:cs="Times New Roman"/>
          <w:i/>
          <w:iCs/>
          <w:noProof/>
          <w:sz w:val="24"/>
          <w:szCs w:val="24"/>
        </w:rPr>
        <w:t>Info</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18</w:t>
      </w:r>
      <w:r w:rsidRPr="0004466D">
        <w:rPr>
          <w:rFonts w:ascii="Times New Roman" w:hAnsi="Times New Roman" w:cs="Times New Roman"/>
          <w:noProof/>
          <w:sz w:val="24"/>
          <w:szCs w:val="24"/>
        </w:rPr>
        <w:t>(4), 73–90.</w:t>
      </w:r>
    </w:p>
    <w:p w14:paraId="2B0138C2"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Chen, M., Mao, S., &amp; Liu, Y. (2014). Big data: A survey. </w:t>
      </w:r>
      <w:r w:rsidRPr="0004466D">
        <w:rPr>
          <w:rFonts w:ascii="Times New Roman" w:hAnsi="Times New Roman" w:cs="Times New Roman"/>
          <w:i/>
          <w:iCs/>
          <w:noProof/>
          <w:sz w:val="24"/>
          <w:szCs w:val="24"/>
        </w:rPr>
        <w:t>Mobile Networks and Applications</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19</w:t>
      </w:r>
      <w:r w:rsidRPr="0004466D">
        <w:rPr>
          <w:rFonts w:ascii="Times New Roman" w:hAnsi="Times New Roman" w:cs="Times New Roman"/>
          <w:noProof/>
          <w:sz w:val="24"/>
          <w:szCs w:val="24"/>
        </w:rPr>
        <w:t>(2), 171–209.</w:t>
      </w:r>
    </w:p>
    <w:p w14:paraId="68EB3028"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04466D">
        <w:rPr>
          <w:rFonts w:ascii="Times New Roman" w:hAnsi="Times New Roman" w:cs="Times New Roman"/>
          <w:i/>
          <w:iCs/>
          <w:noProof/>
          <w:sz w:val="24"/>
          <w:szCs w:val="24"/>
        </w:rPr>
        <w:t>Transportation Research Record</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2419</w:t>
      </w:r>
      <w:r w:rsidRPr="0004466D">
        <w:rPr>
          <w:rFonts w:ascii="Times New Roman" w:hAnsi="Times New Roman" w:cs="Times New Roman"/>
          <w:noProof/>
          <w:sz w:val="24"/>
          <w:szCs w:val="24"/>
        </w:rPr>
        <w:t>(1), 1–10.</w:t>
      </w:r>
    </w:p>
    <w:p w14:paraId="21A36BE3"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lastRenderedPageBreak/>
        <w:t>COTA. (2019). 2 N HIGH / E MAIN.</w:t>
      </w:r>
    </w:p>
    <w:p w14:paraId="156EB8E3"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Dutzik, T., Madsen, T., &amp; Baxandall, P. (2013). A new way to go: The transportation apps and vehicle-sharing tools that are giving more Americans the freedom to drive less.</w:t>
      </w:r>
    </w:p>
    <w:p w14:paraId="53B792A3"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Dziekan, K., &amp; Vermeulen, A. (2006). Psychological effects of and design preferences for real-time information displays. </w:t>
      </w:r>
      <w:r w:rsidRPr="0004466D">
        <w:rPr>
          <w:rFonts w:ascii="Times New Roman" w:hAnsi="Times New Roman" w:cs="Times New Roman"/>
          <w:i/>
          <w:iCs/>
          <w:noProof/>
          <w:sz w:val="24"/>
          <w:szCs w:val="24"/>
        </w:rPr>
        <w:t>Journal of Public Transportation</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9</w:t>
      </w:r>
      <w:r w:rsidRPr="0004466D">
        <w:rPr>
          <w:rFonts w:ascii="Times New Roman" w:hAnsi="Times New Roman" w:cs="Times New Roman"/>
          <w:noProof/>
          <w:sz w:val="24"/>
          <w:szCs w:val="24"/>
        </w:rPr>
        <w:t>(1), 1.</w:t>
      </w:r>
    </w:p>
    <w:p w14:paraId="44815D91"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04466D">
        <w:rPr>
          <w:rFonts w:ascii="Times New Roman" w:hAnsi="Times New Roman" w:cs="Times New Roman"/>
          <w:i/>
          <w:iCs/>
          <w:noProof/>
          <w:sz w:val="24"/>
          <w:szCs w:val="24"/>
        </w:rPr>
        <w:t>Transportation Research Part A: Policy and Practice</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88</w:t>
      </w:r>
      <w:r w:rsidRPr="0004466D">
        <w:rPr>
          <w:rFonts w:ascii="Times New Roman" w:hAnsi="Times New Roman" w:cs="Times New Roman"/>
          <w:noProof/>
          <w:sz w:val="24"/>
          <w:szCs w:val="24"/>
        </w:rPr>
        <w:t>, 251–264.</w:t>
      </w:r>
    </w:p>
    <w:p w14:paraId="31EF6229"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Fayyaz S., S. K., Liu, X. C., &amp; Zhang, G. (2017). An efficient General Transit Feed Specification (GTFS) enabled algorithm for dynamic transit accessibility analysis. </w:t>
      </w:r>
      <w:r w:rsidRPr="0004466D">
        <w:rPr>
          <w:rFonts w:ascii="Times New Roman" w:hAnsi="Times New Roman" w:cs="Times New Roman"/>
          <w:i/>
          <w:iCs/>
          <w:noProof/>
          <w:sz w:val="24"/>
          <w:szCs w:val="24"/>
        </w:rPr>
        <w:t>PLoS ONE</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12</w:t>
      </w:r>
      <w:r w:rsidRPr="0004466D">
        <w:rPr>
          <w:rFonts w:ascii="Times New Roman" w:hAnsi="Times New Roman" w:cs="Times New Roman"/>
          <w:noProof/>
          <w:sz w:val="24"/>
          <w:szCs w:val="24"/>
        </w:rPr>
        <w:t>(10), e0185333. https://doi.org/10.1371/journal.pone.0185333</w:t>
      </w:r>
    </w:p>
    <w:p w14:paraId="47959A9B"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Ferris, B., Watkins, K., &amp; Borning, A. (2010). OneBusAway: results from providing real-time arrival information for public transit. In </w:t>
      </w:r>
      <w:r w:rsidRPr="0004466D">
        <w:rPr>
          <w:rFonts w:ascii="Times New Roman" w:hAnsi="Times New Roman" w:cs="Times New Roman"/>
          <w:i/>
          <w:iCs/>
          <w:noProof/>
          <w:sz w:val="24"/>
          <w:szCs w:val="24"/>
        </w:rPr>
        <w:t>Proceedings of the SIGCHI Conference on Human Factors in Computing Systems</w:t>
      </w:r>
      <w:r w:rsidRPr="0004466D">
        <w:rPr>
          <w:rFonts w:ascii="Times New Roman" w:hAnsi="Times New Roman" w:cs="Times New Roman"/>
          <w:noProof/>
          <w:sz w:val="24"/>
          <w:szCs w:val="24"/>
        </w:rPr>
        <w:t xml:space="preserve"> (pp. 1807–1816). ACM.</w:t>
      </w:r>
    </w:p>
    <w:p w14:paraId="515912BC"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Fonzone, A., Schmöcker, J.-D., &amp; Liu, R. (2015). A model of bus bunching under reliability-based passenger arrival patterns. </w:t>
      </w:r>
      <w:r w:rsidRPr="0004466D">
        <w:rPr>
          <w:rFonts w:ascii="Times New Roman" w:hAnsi="Times New Roman" w:cs="Times New Roman"/>
          <w:i/>
          <w:iCs/>
          <w:noProof/>
          <w:sz w:val="24"/>
          <w:szCs w:val="24"/>
        </w:rPr>
        <w:t>Transportation Research Procedia</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7</w:t>
      </w:r>
      <w:r w:rsidRPr="0004466D">
        <w:rPr>
          <w:rFonts w:ascii="Times New Roman" w:hAnsi="Times New Roman" w:cs="Times New Roman"/>
          <w:noProof/>
          <w:sz w:val="24"/>
          <w:szCs w:val="24"/>
        </w:rPr>
        <w:t>, 276–299.</w:t>
      </w:r>
    </w:p>
    <w:p w14:paraId="61309BC0"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Fries, R. N., Dunning, A. E., &amp; Chowdhury, M. A. (2011). University traveler value of potential real-time transit information. </w:t>
      </w:r>
      <w:r w:rsidRPr="0004466D">
        <w:rPr>
          <w:rFonts w:ascii="Times New Roman" w:hAnsi="Times New Roman" w:cs="Times New Roman"/>
          <w:i/>
          <w:iCs/>
          <w:noProof/>
          <w:sz w:val="24"/>
          <w:szCs w:val="24"/>
        </w:rPr>
        <w:t>Journal of Public Transportation</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14</w:t>
      </w:r>
      <w:r w:rsidRPr="0004466D">
        <w:rPr>
          <w:rFonts w:ascii="Times New Roman" w:hAnsi="Times New Roman" w:cs="Times New Roman"/>
          <w:noProof/>
          <w:sz w:val="24"/>
          <w:szCs w:val="24"/>
        </w:rPr>
        <w:t>(2), 2.</w:t>
      </w:r>
    </w:p>
    <w:p w14:paraId="20D3EC58"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04466D">
        <w:rPr>
          <w:rFonts w:ascii="Times New Roman" w:hAnsi="Times New Roman" w:cs="Times New Roman"/>
          <w:i/>
          <w:iCs/>
          <w:noProof/>
          <w:sz w:val="24"/>
          <w:szCs w:val="24"/>
        </w:rPr>
        <w:t>Transportation Research Record</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2274</w:t>
      </w:r>
      <w:r w:rsidRPr="0004466D">
        <w:rPr>
          <w:rFonts w:ascii="Times New Roman" w:hAnsi="Times New Roman" w:cs="Times New Roman"/>
          <w:noProof/>
          <w:sz w:val="24"/>
          <w:szCs w:val="24"/>
        </w:rPr>
        <w:t>(1), 52–60.</w:t>
      </w:r>
    </w:p>
    <w:p w14:paraId="7D1EAC67"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Gkioulou, Z. (2013). Evaluating the impact of waiting time uncertainty on passengers´ decisions.</w:t>
      </w:r>
    </w:p>
    <w:p w14:paraId="1CC8F3B7"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643A768A"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Google Developers. (2018). Trip Updates. Retrieved April 8, 2019, from https://developers.google.com/transit/gtfs-realtime/guides/trip-updates</w:t>
      </w:r>
    </w:p>
    <w:p w14:paraId="31E27BC7"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Goyder, J. (1986). Surveys on surveys: Limitations and potentialities. </w:t>
      </w:r>
      <w:r w:rsidRPr="0004466D">
        <w:rPr>
          <w:rFonts w:ascii="Times New Roman" w:hAnsi="Times New Roman" w:cs="Times New Roman"/>
          <w:i/>
          <w:iCs/>
          <w:noProof/>
          <w:sz w:val="24"/>
          <w:szCs w:val="24"/>
        </w:rPr>
        <w:t>Public Opinion Quarterly</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50</w:t>
      </w:r>
      <w:r w:rsidRPr="0004466D">
        <w:rPr>
          <w:rFonts w:ascii="Times New Roman" w:hAnsi="Times New Roman" w:cs="Times New Roman"/>
          <w:noProof/>
          <w:sz w:val="24"/>
          <w:szCs w:val="24"/>
        </w:rPr>
        <w:t>(1), 27–41.</w:t>
      </w:r>
    </w:p>
    <w:p w14:paraId="58B34D7E"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Herrera, J. C., Work, D. B., Herring, R., Ban, X. J., Jacobson, Q., &amp; Bayen, A. M. (2010). Evaluation of traffic data obtained via GPS-enabled mobile phones: The Mobile Century field experiment. </w:t>
      </w:r>
      <w:r w:rsidRPr="0004466D">
        <w:rPr>
          <w:rFonts w:ascii="Times New Roman" w:hAnsi="Times New Roman" w:cs="Times New Roman"/>
          <w:i/>
          <w:iCs/>
          <w:noProof/>
          <w:sz w:val="24"/>
          <w:szCs w:val="24"/>
        </w:rPr>
        <w:t>Transportation Research Part C: Emerging Technologies</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18</w:t>
      </w:r>
      <w:r w:rsidRPr="0004466D">
        <w:rPr>
          <w:rFonts w:ascii="Times New Roman" w:hAnsi="Times New Roman" w:cs="Times New Roman"/>
          <w:noProof/>
          <w:sz w:val="24"/>
          <w:szCs w:val="24"/>
        </w:rPr>
        <w:t>(4), 568–583.</w:t>
      </w:r>
    </w:p>
    <w:p w14:paraId="71B0D08F"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Hilbert, M. (2016). Big data for development: A review of promises and challenges. </w:t>
      </w:r>
      <w:r w:rsidRPr="0004466D">
        <w:rPr>
          <w:rFonts w:ascii="Times New Roman" w:hAnsi="Times New Roman" w:cs="Times New Roman"/>
          <w:i/>
          <w:iCs/>
          <w:noProof/>
          <w:sz w:val="24"/>
          <w:szCs w:val="24"/>
        </w:rPr>
        <w:t>Development Policy Review</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34</w:t>
      </w:r>
      <w:r w:rsidRPr="0004466D">
        <w:rPr>
          <w:rFonts w:ascii="Times New Roman" w:hAnsi="Times New Roman" w:cs="Times New Roman"/>
          <w:noProof/>
          <w:sz w:val="24"/>
          <w:szCs w:val="24"/>
        </w:rPr>
        <w:t>(1), 135–174.</w:t>
      </w:r>
    </w:p>
    <w:p w14:paraId="273DEC78"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04466D">
        <w:rPr>
          <w:rFonts w:ascii="Times New Roman" w:hAnsi="Times New Roman" w:cs="Times New Roman"/>
          <w:i/>
          <w:iCs/>
          <w:noProof/>
          <w:sz w:val="24"/>
          <w:szCs w:val="24"/>
        </w:rPr>
        <w:t>Transportation Science</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9</w:t>
      </w:r>
      <w:r w:rsidRPr="0004466D">
        <w:rPr>
          <w:rFonts w:ascii="Times New Roman" w:hAnsi="Times New Roman" w:cs="Times New Roman"/>
          <w:noProof/>
          <w:sz w:val="24"/>
          <w:szCs w:val="24"/>
        </w:rPr>
        <w:t>(3), 248–282.</w:t>
      </w:r>
    </w:p>
    <w:p w14:paraId="0DA58E70"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Larsen, O. I., &amp; Sunde, Ø. (2008). Waiting time and the role and value of information in </w:t>
      </w:r>
      <w:r w:rsidRPr="0004466D">
        <w:rPr>
          <w:rFonts w:ascii="Times New Roman" w:hAnsi="Times New Roman" w:cs="Times New Roman"/>
          <w:noProof/>
          <w:sz w:val="24"/>
          <w:szCs w:val="24"/>
        </w:rPr>
        <w:lastRenderedPageBreak/>
        <w:t xml:space="preserve">scheduled transport. </w:t>
      </w:r>
      <w:r w:rsidRPr="0004466D">
        <w:rPr>
          <w:rFonts w:ascii="Times New Roman" w:hAnsi="Times New Roman" w:cs="Times New Roman"/>
          <w:i/>
          <w:iCs/>
          <w:noProof/>
          <w:sz w:val="24"/>
          <w:szCs w:val="24"/>
        </w:rPr>
        <w:t>Research in Transportation Economics</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23</w:t>
      </w:r>
      <w:r w:rsidRPr="0004466D">
        <w:rPr>
          <w:rFonts w:ascii="Times New Roman" w:hAnsi="Times New Roman" w:cs="Times New Roman"/>
          <w:noProof/>
          <w:sz w:val="24"/>
          <w:szCs w:val="24"/>
        </w:rPr>
        <w:t>(1), 41–52.</w:t>
      </w:r>
    </w:p>
    <w:p w14:paraId="2356262C"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04466D">
        <w:rPr>
          <w:rFonts w:ascii="Times New Roman" w:hAnsi="Times New Roman" w:cs="Times New Roman"/>
          <w:i/>
          <w:iCs/>
          <w:noProof/>
          <w:sz w:val="24"/>
          <w:szCs w:val="24"/>
        </w:rPr>
        <w:t>Journal of Advanced Transportation</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2017</w:t>
      </w:r>
      <w:r w:rsidRPr="0004466D">
        <w:rPr>
          <w:rFonts w:ascii="Times New Roman" w:hAnsi="Times New Roman" w:cs="Times New Roman"/>
          <w:noProof/>
          <w:sz w:val="24"/>
          <w:szCs w:val="24"/>
        </w:rPr>
        <w:t>.</w:t>
      </w:r>
    </w:p>
    <w:p w14:paraId="3B032466"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Neuman, W. L., &amp; Robson, K. (2014). </w:t>
      </w:r>
      <w:r w:rsidRPr="0004466D">
        <w:rPr>
          <w:rFonts w:ascii="Times New Roman" w:hAnsi="Times New Roman" w:cs="Times New Roman"/>
          <w:i/>
          <w:iCs/>
          <w:noProof/>
          <w:sz w:val="24"/>
          <w:szCs w:val="24"/>
        </w:rPr>
        <w:t>Basics of social research</w:t>
      </w:r>
      <w:r w:rsidRPr="0004466D">
        <w:rPr>
          <w:rFonts w:ascii="Times New Roman" w:hAnsi="Times New Roman" w:cs="Times New Roman"/>
          <w:noProof/>
          <w:sz w:val="24"/>
          <w:szCs w:val="24"/>
        </w:rPr>
        <w:t>. Pearson Canada Toronto.</w:t>
      </w:r>
    </w:p>
    <w:p w14:paraId="029842A9"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Papangelis, K., Nelson, J. D., Sripada, S., &amp; Beecroft, M. (2016). The effects of mobile real-time information on rural passengers. </w:t>
      </w:r>
      <w:r w:rsidRPr="0004466D">
        <w:rPr>
          <w:rFonts w:ascii="Times New Roman" w:hAnsi="Times New Roman" w:cs="Times New Roman"/>
          <w:i/>
          <w:iCs/>
          <w:noProof/>
          <w:sz w:val="24"/>
          <w:szCs w:val="24"/>
        </w:rPr>
        <w:t>Transportation Planning and Technology</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39</w:t>
      </w:r>
      <w:r w:rsidRPr="0004466D">
        <w:rPr>
          <w:rFonts w:ascii="Times New Roman" w:hAnsi="Times New Roman" w:cs="Times New Roman"/>
          <w:noProof/>
          <w:sz w:val="24"/>
          <w:szCs w:val="24"/>
        </w:rPr>
        <w:t>(1), 97–114.</w:t>
      </w:r>
    </w:p>
    <w:p w14:paraId="26420C90"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04466D">
        <w:rPr>
          <w:rFonts w:ascii="Times New Roman" w:hAnsi="Times New Roman" w:cs="Times New Roman"/>
          <w:i/>
          <w:iCs/>
          <w:noProof/>
          <w:sz w:val="24"/>
          <w:szCs w:val="24"/>
        </w:rPr>
        <w:t>International Journal of Geographical Information Science</w:t>
      </w:r>
      <w:r w:rsidRPr="0004466D">
        <w:rPr>
          <w:rFonts w:ascii="Times New Roman" w:hAnsi="Times New Roman" w:cs="Times New Roman"/>
          <w:noProof/>
          <w:sz w:val="24"/>
          <w:szCs w:val="24"/>
        </w:rPr>
        <w:t>, 1–26.</w:t>
      </w:r>
    </w:p>
    <w:p w14:paraId="4EE8A883"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04466D">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04466D">
        <w:rPr>
          <w:rFonts w:ascii="Times New Roman" w:hAnsi="Times New Roman" w:cs="Times New Roman"/>
          <w:noProof/>
          <w:sz w:val="24"/>
          <w:szCs w:val="24"/>
        </w:rPr>
        <w:t xml:space="preserve"> (pp. 83–89). IEEE.</w:t>
      </w:r>
    </w:p>
    <w:p w14:paraId="4E957CE9"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Rossi, P. H., Wright, J. D., &amp; Anderson, A. B. (2013). </w:t>
      </w:r>
      <w:r w:rsidRPr="0004466D">
        <w:rPr>
          <w:rFonts w:ascii="Times New Roman" w:hAnsi="Times New Roman" w:cs="Times New Roman"/>
          <w:i/>
          <w:iCs/>
          <w:noProof/>
          <w:sz w:val="24"/>
          <w:szCs w:val="24"/>
        </w:rPr>
        <w:t>Handbook of survey research</w:t>
      </w:r>
      <w:r w:rsidRPr="0004466D">
        <w:rPr>
          <w:rFonts w:ascii="Times New Roman" w:hAnsi="Times New Roman" w:cs="Times New Roman"/>
          <w:noProof/>
          <w:sz w:val="24"/>
          <w:szCs w:val="24"/>
        </w:rPr>
        <w:t>. Academic Press.</w:t>
      </w:r>
    </w:p>
    <w:p w14:paraId="57E5CFE2"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Sui, D., Elwood, S., &amp; Goodchild, M. (2012). </w:t>
      </w:r>
      <w:r w:rsidRPr="0004466D">
        <w:rPr>
          <w:rFonts w:ascii="Times New Roman" w:hAnsi="Times New Roman" w:cs="Times New Roman"/>
          <w:i/>
          <w:iCs/>
          <w:noProof/>
          <w:sz w:val="24"/>
          <w:szCs w:val="24"/>
        </w:rPr>
        <w:t>Crowdsourcing geographic knowledge: volunteered geographic information (VGI) in theory and practice</w:t>
      </w:r>
      <w:r w:rsidRPr="0004466D">
        <w:rPr>
          <w:rFonts w:ascii="Times New Roman" w:hAnsi="Times New Roman" w:cs="Times New Roman"/>
          <w:noProof/>
          <w:sz w:val="24"/>
          <w:szCs w:val="24"/>
        </w:rPr>
        <w:t>. Springer Science &amp; Business Media.</w:t>
      </w:r>
    </w:p>
    <w:p w14:paraId="2664F7C1"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0A817B1D"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Walker, J. (2012). </w:t>
      </w:r>
      <w:r w:rsidRPr="0004466D">
        <w:rPr>
          <w:rFonts w:ascii="Times New Roman" w:hAnsi="Times New Roman" w:cs="Times New Roman"/>
          <w:i/>
          <w:iCs/>
          <w:noProof/>
          <w:sz w:val="24"/>
          <w:szCs w:val="24"/>
        </w:rPr>
        <w:t>Human transit: How clearer thinking about public transit can enrich our communities and our lives</w:t>
      </w:r>
      <w:r w:rsidRPr="0004466D">
        <w:rPr>
          <w:rFonts w:ascii="Times New Roman" w:hAnsi="Times New Roman" w:cs="Times New Roman"/>
          <w:noProof/>
          <w:sz w:val="24"/>
          <w:szCs w:val="24"/>
        </w:rPr>
        <w:t>. Island Press.</w:t>
      </w:r>
    </w:p>
    <w:p w14:paraId="245CAC67"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Washburn, D., Sindhu, U., Balaouras, S., Dines, R. A., Hayes, N., &amp; Nelson, L. E. (2009). Helping CIOs understand “smart city” initiatives. </w:t>
      </w:r>
      <w:r w:rsidRPr="0004466D">
        <w:rPr>
          <w:rFonts w:ascii="Times New Roman" w:hAnsi="Times New Roman" w:cs="Times New Roman"/>
          <w:i/>
          <w:iCs/>
          <w:noProof/>
          <w:sz w:val="24"/>
          <w:szCs w:val="24"/>
        </w:rPr>
        <w:t>Growth</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17</w:t>
      </w:r>
      <w:r w:rsidRPr="0004466D">
        <w:rPr>
          <w:rFonts w:ascii="Times New Roman" w:hAnsi="Times New Roman" w:cs="Times New Roman"/>
          <w:noProof/>
          <w:sz w:val="24"/>
          <w:szCs w:val="24"/>
        </w:rPr>
        <w:t>(2), 1–17.</w:t>
      </w:r>
    </w:p>
    <w:p w14:paraId="124EACFC"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04466D">
        <w:rPr>
          <w:rFonts w:ascii="Times New Roman" w:hAnsi="Times New Roman" w:cs="Times New Roman"/>
          <w:i/>
          <w:iCs/>
          <w:noProof/>
          <w:sz w:val="24"/>
          <w:szCs w:val="24"/>
        </w:rPr>
        <w:t>Transportation Research Part A: Policy and Practice</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45</w:t>
      </w:r>
      <w:r w:rsidRPr="0004466D">
        <w:rPr>
          <w:rFonts w:ascii="Times New Roman" w:hAnsi="Times New Roman" w:cs="Times New Roman"/>
          <w:noProof/>
          <w:sz w:val="24"/>
          <w:szCs w:val="24"/>
        </w:rPr>
        <w:t>(8), 839–848.</w:t>
      </w:r>
    </w:p>
    <w:p w14:paraId="6F4EF08C"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04466D">
        <w:rPr>
          <w:rFonts w:ascii="Times New Roman" w:hAnsi="Times New Roman" w:cs="Times New Roman"/>
          <w:i/>
          <w:iCs/>
          <w:noProof/>
          <w:sz w:val="24"/>
          <w:szCs w:val="24"/>
        </w:rPr>
        <w:t>Journal of Computer-Mediated Communication</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10</w:t>
      </w:r>
      <w:r w:rsidRPr="0004466D">
        <w:rPr>
          <w:rFonts w:ascii="Times New Roman" w:hAnsi="Times New Roman" w:cs="Times New Roman"/>
          <w:noProof/>
          <w:sz w:val="24"/>
          <w:szCs w:val="24"/>
        </w:rPr>
        <w:t>(3), JCMC1034.</w:t>
      </w:r>
    </w:p>
    <w:p w14:paraId="426F231F"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rPr>
      </w:pPr>
      <w:r w:rsidRPr="0004466D">
        <w:rPr>
          <w:rFonts w:ascii="Times New Roman" w:hAnsi="Times New Roman" w:cs="Times New Roman"/>
          <w:noProof/>
          <w:sz w:val="24"/>
          <w:szCs w:val="24"/>
        </w:rPr>
        <w:t xml:space="preserve">Zhu, L., Yu, F. R., Wang, Y., Ning, B., &amp; Tang, T. (2018). Big data analytics in intelligent transportation systems: A survey. </w:t>
      </w:r>
      <w:r w:rsidRPr="0004466D">
        <w:rPr>
          <w:rFonts w:ascii="Times New Roman" w:hAnsi="Times New Roman" w:cs="Times New Roman"/>
          <w:i/>
          <w:iCs/>
          <w:noProof/>
          <w:sz w:val="24"/>
          <w:szCs w:val="24"/>
        </w:rPr>
        <w:t>IEEE Transactions on Intelligent Transportation Systems</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20</w:t>
      </w:r>
      <w:r w:rsidRPr="0004466D">
        <w:rPr>
          <w:rFonts w:ascii="Times New Roman" w:hAnsi="Times New Roman" w:cs="Times New Roman"/>
          <w:noProof/>
          <w:sz w:val="24"/>
          <w:szCs w:val="24"/>
        </w:rPr>
        <w:t>(1), 383–398.</w:t>
      </w:r>
    </w:p>
    <w:p w14:paraId="3DE95A99" w14:textId="77777777" w:rsidR="00A905B6" w:rsidRPr="005A08D1" w:rsidRDefault="00A905B6" w:rsidP="00A905B6">
      <w:pPr>
        <w:rPr>
          <w:rFonts w:ascii="Times New Roman" w:hAnsi="Times New Roman" w:cs="Times New Roman"/>
          <w:sz w:val="24"/>
          <w:szCs w:val="24"/>
        </w:rPr>
      </w:pPr>
      <w:r>
        <w:rPr>
          <w:rFonts w:ascii="Times New Roman" w:hAnsi="Times New Roman" w:cs="Times New Roman"/>
          <w:sz w:val="24"/>
          <w:szCs w:val="24"/>
        </w:rPr>
        <w:fldChar w:fldCharType="end"/>
      </w:r>
    </w:p>
    <w:p w14:paraId="3C457035" w14:textId="77777777" w:rsidR="00A905B6" w:rsidRDefault="00A905B6" w:rsidP="00A905B6"/>
    <w:p w14:paraId="21C21284" w14:textId="274A6A1D" w:rsidR="00DF34E2" w:rsidRDefault="002F3EDA" w:rsidP="00A905B6">
      <w:r>
        <w:lastRenderedPageBreak/>
        <w:t>High-headway;</w:t>
      </w:r>
    </w:p>
    <w:p w14:paraId="6CD5A443" w14:textId="724C4D42" w:rsidR="002F3EDA" w:rsidRDefault="002F3EDA" w:rsidP="00A905B6">
      <w:r>
        <w:t>High-delay: works better.</w:t>
      </w:r>
    </w:p>
    <w:p w14:paraId="743CC75F" w14:textId="43CCF2C3" w:rsidR="002F3EDA" w:rsidRPr="00A905B6" w:rsidRDefault="002F3EDA" w:rsidP="00A905B6">
      <w:r>
        <w:t>Add utility.</w:t>
      </w:r>
    </w:p>
    <w:sectPr w:rsidR="002F3EDA" w:rsidRPr="00A905B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ller, Harvey J." w:date="2019-09-10T14:43:00Z" w:initials="MHJ">
    <w:p w14:paraId="76CCC1D0" w14:textId="77777777" w:rsidR="00301685" w:rsidRDefault="00301685" w:rsidP="00A905B6">
      <w:pPr>
        <w:pStyle w:val="CommentText"/>
      </w:pPr>
      <w:r>
        <w:rPr>
          <w:rStyle w:val="CommentReference"/>
        </w:rPr>
        <w:annotationRef/>
      </w:r>
      <w:r>
        <w:t>Any good citation for this?</w:t>
      </w:r>
    </w:p>
  </w:comment>
  <w:comment w:id="16" w:author="Liu, Luyu" w:date="2019-09-17T14:28:00Z" w:initials="LL">
    <w:p w14:paraId="20450295" w14:textId="03EF85B3" w:rsidR="00301685" w:rsidRDefault="00301685">
      <w:pPr>
        <w:pStyle w:val="CommentText"/>
      </w:pPr>
      <w:r>
        <w:rPr>
          <w:rStyle w:val="CommentReference"/>
        </w:rPr>
        <w:annotationRef/>
      </w:r>
      <w:r>
        <w:t xml:space="preserve">I </w:t>
      </w:r>
      <w:r>
        <w:rPr>
          <w:rFonts w:hint="eastAsia"/>
        </w:rPr>
        <w:t>won</w:t>
      </w:r>
      <w:r>
        <w:t>’t change the names in the graphs until we finalize the wordings in the papers.</w:t>
      </w:r>
    </w:p>
  </w:comment>
  <w:comment w:id="17" w:author="Liu, Luyu" w:date="2019-09-17T14:46:00Z" w:initials="LL">
    <w:p w14:paraId="3C011EED" w14:textId="77777777" w:rsidR="00301685" w:rsidRDefault="00301685">
      <w:pPr>
        <w:pStyle w:val="CommentText"/>
      </w:pPr>
      <w:r>
        <w:rPr>
          <w:rStyle w:val="CommentReference"/>
        </w:rPr>
        <w:annotationRef/>
      </w:r>
      <w:r>
        <w:t>Also, since we are not aiming for Urban Studies, shall we restore the relaxation naming system? Just a suggestion.</w:t>
      </w:r>
    </w:p>
    <w:p w14:paraId="2EAE433B" w14:textId="7C7D514C" w:rsidR="00301685" w:rsidRDefault="00301685">
      <w:pPr>
        <w:pStyle w:val="CommentText"/>
      </w:pPr>
      <w:r>
        <w:t xml:space="preserve">I am actually okay wit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CCC1D0" w15:done="0"/>
  <w15:commentEx w15:paraId="20450295" w15:done="0"/>
  <w15:commentEx w15:paraId="2EAE433B" w15:paraIdParent="2045029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CCC1D0" w16cid:durableId="21388BD0"/>
  <w16cid:commentId w16cid:paraId="20450295" w16cid:durableId="21388BD1"/>
  <w16cid:commentId w16cid:paraId="2EAE433B" w16cid:durableId="21388B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4FE698" w14:textId="77777777" w:rsidR="009B7614" w:rsidRDefault="009B7614" w:rsidP="00B12B75">
      <w:pPr>
        <w:spacing w:after="0" w:line="240" w:lineRule="auto"/>
      </w:pPr>
      <w:r>
        <w:separator/>
      </w:r>
    </w:p>
  </w:endnote>
  <w:endnote w:type="continuationSeparator" w:id="0">
    <w:p w14:paraId="75C5DDB5" w14:textId="77777777" w:rsidR="009B7614" w:rsidRDefault="009B7614" w:rsidP="00B12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EC8662" w14:textId="77777777" w:rsidR="009B7614" w:rsidRDefault="009B7614" w:rsidP="00B12B75">
      <w:pPr>
        <w:spacing w:after="0" w:line="240" w:lineRule="auto"/>
      </w:pPr>
      <w:r>
        <w:separator/>
      </w:r>
    </w:p>
  </w:footnote>
  <w:footnote w:type="continuationSeparator" w:id="0">
    <w:p w14:paraId="784EDBCB" w14:textId="77777777" w:rsidR="009B7614" w:rsidRDefault="009B7614" w:rsidP="00B12B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2"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8"/>
  </w:num>
  <w:num w:numId="3">
    <w:abstractNumId w:val="1"/>
  </w:num>
  <w:num w:numId="4">
    <w:abstractNumId w:val="13"/>
  </w:num>
  <w:num w:numId="5">
    <w:abstractNumId w:val="5"/>
  </w:num>
  <w:num w:numId="6">
    <w:abstractNumId w:val="12"/>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0"/>
  </w:num>
  <w:num w:numId="10">
    <w:abstractNumId w:val="0"/>
  </w:num>
  <w:num w:numId="11">
    <w:abstractNumId w:val="11"/>
  </w:num>
  <w:num w:numId="12">
    <w:abstractNumId w:val="6"/>
  </w:num>
  <w:num w:numId="13">
    <w:abstractNumId w:val="7"/>
  </w:num>
  <w:num w:numId="14">
    <w:abstractNumId w:val="4"/>
  </w:num>
  <w:num w:numId="1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ller, Harvey J.">
    <w15:presenceInfo w15:providerId="AD" w15:userId="S-1-5-21-3711032425-755364728-2729317452-19340"/>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2F63"/>
    <w:rsid w:val="000007AD"/>
    <w:rsid w:val="00003B3A"/>
    <w:rsid w:val="00006F18"/>
    <w:rsid w:val="00006F5D"/>
    <w:rsid w:val="0001059E"/>
    <w:rsid w:val="0001111B"/>
    <w:rsid w:val="00014176"/>
    <w:rsid w:val="00014503"/>
    <w:rsid w:val="00016996"/>
    <w:rsid w:val="00016F8F"/>
    <w:rsid w:val="00021DF0"/>
    <w:rsid w:val="00022F1F"/>
    <w:rsid w:val="000271E9"/>
    <w:rsid w:val="00030487"/>
    <w:rsid w:val="00033DE5"/>
    <w:rsid w:val="0003414E"/>
    <w:rsid w:val="00034B81"/>
    <w:rsid w:val="0004466D"/>
    <w:rsid w:val="00052746"/>
    <w:rsid w:val="00053B44"/>
    <w:rsid w:val="000541E8"/>
    <w:rsid w:val="000562E3"/>
    <w:rsid w:val="000622E9"/>
    <w:rsid w:val="000637EB"/>
    <w:rsid w:val="00065BDE"/>
    <w:rsid w:val="000722BD"/>
    <w:rsid w:val="00072B67"/>
    <w:rsid w:val="0007469F"/>
    <w:rsid w:val="00075F45"/>
    <w:rsid w:val="00076532"/>
    <w:rsid w:val="0007702D"/>
    <w:rsid w:val="000821B7"/>
    <w:rsid w:val="000826DF"/>
    <w:rsid w:val="00087404"/>
    <w:rsid w:val="00092C61"/>
    <w:rsid w:val="00095C48"/>
    <w:rsid w:val="000A0AD1"/>
    <w:rsid w:val="000A3DB6"/>
    <w:rsid w:val="000B0966"/>
    <w:rsid w:val="000B09E3"/>
    <w:rsid w:val="000B0FB4"/>
    <w:rsid w:val="000B1AD9"/>
    <w:rsid w:val="000B3F03"/>
    <w:rsid w:val="000B4615"/>
    <w:rsid w:val="000B4FBE"/>
    <w:rsid w:val="000C2CF6"/>
    <w:rsid w:val="000C4B4E"/>
    <w:rsid w:val="000C66A3"/>
    <w:rsid w:val="000D0F2C"/>
    <w:rsid w:val="000D0F6C"/>
    <w:rsid w:val="000D439E"/>
    <w:rsid w:val="000E0811"/>
    <w:rsid w:val="000E1F3E"/>
    <w:rsid w:val="000E6AB2"/>
    <w:rsid w:val="000E725B"/>
    <w:rsid w:val="000E72EE"/>
    <w:rsid w:val="000F43E4"/>
    <w:rsid w:val="000F5677"/>
    <w:rsid w:val="00100523"/>
    <w:rsid w:val="00101742"/>
    <w:rsid w:val="00110C25"/>
    <w:rsid w:val="001117E3"/>
    <w:rsid w:val="00111EC3"/>
    <w:rsid w:val="00113429"/>
    <w:rsid w:val="001173EF"/>
    <w:rsid w:val="00117920"/>
    <w:rsid w:val="001268CB"/>
    <w:rsid w:val="001302DD"/>
    <w:rsid w:val="00131784"/>
    <w:rsid w:val="00131BE1"/>
    <w:rsid w:val="00131F52"/>
    <w:rsid w:val="001341C2"/>
    <w:rsid w:val="00134233"/>
    <w:rsid w:val="001349DE"/>
    <w:rsid w:val="00137EFB"/>
    <w:rsid w:val="00142817"/>
    <w:rsid w:val="001444DC"/>
    <w:rsid w:val="001475F4"/>
    <w:rsid w:val="00150A82"/>
    <w:rsid w:val="00150D11"/>
    <w:rsid w:val="00151175"/>
    <w:rsid w:val="00152DE5"/>
    <w:rsid w:val="00153097"/>
    <w:rsid w:val="0016014D"/>
    <w:rsid w:val="001602D1"/>
    <w:rsid w:val="00163470"/>
    <w:rsid w:val="00165103"/>
    <w:rsid w:val="00166DE0"/>
    <w:rsid w:val="00170CD8"/>
    <w:rsid w:val="001718F7"/>
    <w:rsid w:val="00172F66"/>
    <w:rsid w:val="00176E09"/>
    <w:rsid w:val="00181F7B"/>
    <w:rsid w:val="00183BC0"/>
    <w:rsid w:val="00186D50"/>
    <w:rsid w:val="00194FEB"/>
    <w:rsid w:val="00196D81"/>
    <w:rsid w:val="001A068D"/>
    <w:rsid w:val="001A3364"/>
    <w:rsid w:val="001A426D"/>
    <w:rsid w:val="001A59A6"/>
    <w:rsid w:val="001B1B25"/>
    <w:rsid w:val="001B1FB8"/>
    <w:rsid w:val="001B2887"/>
    <w:rsid w:val="001B3753"/>
    <w:rsid w:val="001C31B6"/>
    <w:rsid w:val="001C3B7C"/>
    <w:rsid w:val="001C6B18"/>
    <w:rsid w:val="001C7BD2"/>
    <w:rsid w:val="001D349C"/>
    <w:rsid w:val="001D4780"/>
    <w:rsid w:val="001D73C1"/>
    <w:rsid w:val="001E003A"/>
    <w:rsid w:val="001F0567"/>
    <w:rsid w:val="001F1960"/>
    <w:rsid w:val="001F359A"/>
    <w:rsid w:val="001F44E0"/>
    <w:rsid w:val="001F4C77"/>
    <w:rsid w:val="001F545B"/>
    <w:rsid w:val="001F6A9F"/>
    <w:rsid w:val="0020122B"/>
    <w:rsid w:val="00201A9C"/>
    <w:rsid w:val="00204DDD"/>
    <w:rsid w:val="0020673A"/>
    <w:rsid w:val="00206782"/>
    <w:rsid w:val="00207409"/>
    <w:rsid w:val="00213583"/>
    <w:rsid w:val="002152B1"/>
    <w:rsid w:val="00215AF7"/>
    <w:rsid w:val="00216B3D"/>
    <w:rsid w:val="002253E6"/>
    <w:rsid w:val="00230911"/>
    <w:rsid w:val="002312D7"/>
    <w:rsid w:val="002327C8"/>
    <w:rsid w:val="0024069E"/>
    <w:rsid w:val="00242064"/>
    <w:rsid w:val="002477D0"/>
    <w:rsid w:val="002510C0"/>
    <w:rsid w:val="00251C22"/>
    <w:rsid w:val="00254A52"/>
    <w:rsid w:val="00260B53"/>
    <w:rsid w:val="00261288"/>
    <w:rsid w:val="002613FB"/>
    <w:rsid w:val="00261BEE"/>
    <w:rsid w:val="00262803"/>
    <w:rsid w:val="00267909"/>
    <w:rsid w:val="0027078B"/>
    <w:rsid w:val="002713F9"/>
    <w:rsid w:val="0027198F"/>
    <w:rsid w:val="002722B7"/>
    <w:rsid w:val="00272DC0"/>
    <w:rsid w:val="00282A53"/>
    <w:rsid w:val="002831C0"/>
    <w:rsid w:val="00283EA6"/>
    <w:rsid w:val="00286004"/>
    <w:rsid w:val="00290CD4"/>
    <w:rsid w:val="0029313F"/>
    <w:rsid w:val="002958A6"/>
    <w:rsid w:val="002A0178"/>
    <w:rsid w:val="002A066A"/>
    <w:rsid w:val="002A3BA2"/>
    <w:rsid w:val="002A3CB6"/>
    <w:rsid w:val="002A4DED"/>
    <w:rsid w:val="002B02D9"/>
    <w:rsid w:val="002B0DF2"/>
    <w:rsid w:val="002B1570"/>
    <w:rsid w:val="002B192C"/>
    <w:rsid w:val="002B57CB"/>
    <w:rsid w:val="002C0523"/>
    <w:rsid w:val="002C546B"/>
    <w:rsid w:val="002C58FC"/>
    <w:rsid w:val="002C6852"/>
    <w:rsid w:val="002D280C"/>
    <w:rsid w:val="002D656B"/>
    <w:rsid w:val="002D663A"/>
    <w:rsid w:val="002D7911"/>
    <w:rsid w:val="002D7BFB"/>
    <w:rsid w:val="002E0C0D"/>
    <w:rsid w:val="002E4C09"/>
    <w:rsid w:val="002E5B58"/>
    <w:rsid w:val="002F0614"/>
    <w:rsid w:val="002F3EDA"/>
    <w:rsid w:val="002F4B03"/>
    <w:rsid w:val="002F5771"/>
    <w:rsid w:val="00301685"/>
    <w:rsid w:val="003018AF"/>
    <w:rsid w:val="00303C59"/>
    <w:rsid w:val="00303DE6"/>
    <w:rsid w:val="00307EE5"/>
    <w:rsid w:val="0031040C"/>
    <w:rsid w:val="003131DA"/>
    <w:rsid w:val="00315211"/>
    <w:rsid w:val="00315417"/>
    <w:rsid w:val="00322006"/>
    <w:rsid w:val="0032263B"/>
    <w:rsid w:val="00331405"/>
    <w:rsid w:val="0033150B"/>
    <w:rsid w:val="00333A45"/>
    <w:rsid w:val="00335120"/>
    <w:rsid w:val="00336F32"/>
    <w:rsid w:val="00340CA6"/>
    <w:rsid w:val="00343AEE"/>
    <w:rsid w:val="00347207"/>
    <w:rsid w:val="00352E07"/>
    <w:rsid w:val="00353549"/>
    <w:rsid w:val="00356986"/>
    <w:rsid w:val="00360E6A"/>
    <w:rsid w:val="00362804"/>
    <w:rsid w:val="00362A26"/>
    <w:rsid w:val="00366345"/>
    <w:rsid w:val="003667C9"/>
    <w:rsid w:val="003705D3"/>
    <w:rsid w:val="00370AFD"/>
    <w:rsid w:val="00375D05"/>
    <w:rsid w:val="00381A9E"/>
    <w:rsid w:val="00381D45"/>
    <w:rsid w:val="00383322"/>
    <w:rsid w:val="00383F6C"/>
    <w:rsid w:val="00386D73"/>
    <w:rsid w:val="0039532C"/>
    <w:rsid w:val="00397CB8"/>
    <w:rsid w:val="003A5864"/>
    <w:rsid w:val="003A5C3F"/>
    <w:rsid w:val="003A670A"/>
    <w:rsid w:val="003A7D63"/>
    <w:rsid w:val="003B18D1"/>
    <w:rsid w:val="003C17C0"/>
    <w:rsid w:val="003C60CA"/>
    <w:rsid w:val="003D6EEE"/>
    <w:rsid w:val="003E0067"/>
    <w:rsid w:val="003E11F0"/>
    <w:rsid w:val="003E1D85"/>
    <w:rsid w:val="003E251C"/>
    <w:rsid w:val="003E3958"/>
    <w:rsid w:val="003E4AB5"/>
    <w:rsid w:val="003E573F"/>
    <w:rsid w:val="003E6BD9"/>
    <w:rsid w:val="003E7110"/>
    <w:rsid w:val="003E7396"/>
    <w:rsid w:val="003F3CEF"/>
    <w:rsid w:val="003F5327"/>
    <w:rsid w:val="003F558D"/>
    <w:rsid w:val="003F7CAA"/>
    <w:rsid w:val="004023C7"/>
    <w:rsid w:val="00402D33"/>
    <w:rsid w:val="00407906"/>
    <w:rsid w:val="00410D1F"/>
    <w:rsid w:val="00410DFD"/>
    <w:rsid w:val="0041102B"/>
    <w:rsid w:val="004114D3"/>
    <w:rsid w:val="00412219"/>
    <w:rsid w:val="004163BD"/>
    <w:rsid w:val="0042023E"/>
    <w:rsid w:val="00421356"/>
    <w:rsid w:val="00421C01"/>
    <w:rsid w:val="00425B31"/>
    <w:rsid w:val="00427992"/>
    <w:rsid w:val="00427D2E"/>
    <w:rsid w:val="00427FAA"/>
    <w:rsid w:val="004312E1"/>
    <w:rsid w:val="0043381B"/>
    <w:rsid w:val="00433859"/>
    <w:rsid w:val="00433E66"/>
    <w:rsid w:val="00433F6C"/>
    <w:rsid w:val="004404A1"/>
    <w:rsid w:val="004407E8"/>
    <w:rsid w:val="0044191F"/>
    <w:rsid w:val="00441DC5"/>
    <w:rsid w:val="00442130"/>
    <w:rsid w:val="0044288C"/>
    <w:rsid w:val="00443D53"/>
    <w:rsid w:val="004449DA"/>
    <w:rsid w:val="004478AD"/>
    <w:rsid w:val="00447AFF"/>
    <w:rsid w:val="00452DD6"/>
    <w:rsid w:val="00460BAA"/>
    <w:rsid w:val="004635BC"/>
    <w:rsid w:val="00464866"/>
    <w:rsid w:val="0047296D"/>
    <w:rsid w:val="004731DA"/>
    <w:rsid w:val="004743C5"/>
    <w:rsid w:val="0047488D"/>
    <w:rsid w:val="004762BB"/>
    <w:rsid w:val="0047695A"/>
    <w:rsid w:val="0047792D"/>
    <w:rsid w:val="0048052F"/>
    <w:rsid w:val="00480704"/>
    <w:rsid w:val="004832FD"/>
    <w:rsid w:val="0049048B"/>
    <w:rsid w:val="00492BC4"/>
    <w:rsid w:val="004940C3"/>
    <w:rsid w:val="00494831"/>
    <w:rsid w:val="004A179E"/>
    <w:rsid w:val="004A3233"/>
    <w:rsid w:val="004A3251"/>
    <w:rsid w:val="004A3490"/>
    <w:rsid w:val="004A78FF"/>
    <w:rsid w:val="004A7F3F"/>
    <w:rsid w:val="004B0C13"/>
    <w:rsid w:val="004B5B74"/>
    <w:rsid w:val="004C0252"/>
    <w:rsid w:val="004C216B"/>
    <w:rsid w:val="004C4C58"/>
    <w:rsid w:val="004D37AA"/>
    <w:rsid w:val="004D3D5D"/>
    <w:rsid w:val="004E1CD0"/>
    <w:rsid w:val="004E20AE"/>
    <w:rsid w:val="004E297A"/>
    <w:rsid w:val="004E58A1"/>
    <w:rsid w:val="004E597A"/>
    <w:rsid w:val="004E6956"/>
    <w:rsid w:val="004E7F51"/>
    <w:rsid w:val="004F0EEA"/>
    <w:rsid w:val="004F4295"/>
    <w:rsid w:val="004F5217"/>
    <w:rsid w:val="004F6032"/>
    <w:rsid w:val="00501593"/>
    <w:rsid w:val="00502A82"/>
    <w:rsid w:val="005057D4"/>
    <w:rsid w:val="005125A6"/>
    <w:rsid w:val="005128A9"/>
    <w:rsid w:val="005140FE"/>
    <w:rsid w:val="0051728E"/>
    <w:rsid w:val="00517603"/>
    <w:rsid w:val="00521B87"/>
    <w:rsid w:val="00527468"/>
    <w:rsid w:val="00530212"/>
    <w:rsid w:val="00530F4C"/>
    <w:rsid w:val="00531895"/>
    <w:rsid w:val="00531A7F"/>
    <w:rsid w:val="00534A5F"/>
    <w:rsid w:val="005413A6"/>
    <w:rsid w:val="0054386B"/>
    <w:rsid w:val="00550487"/>
    <w:rsid w:val="0055063F"/>
    <w:rsid w:val="005511F6"/>
    <w:rsid w:val="00551741"/>
    <w:rsid w:val="00552A73"/>
    <w:rsid w:val="00555379"/>
    <w:rsid w:val="00556CCD"/>
    <w:rsid w:val="0056013E"/>
    <w:rsid w:val="0056603B"/>
    <w:rsid w:val="0057114B"/>
    <w:rsid w:val="00572E75"/>
    <w:rsid w:val="0057339F"/>
    <w:rsid w:val="00575549"/>
    <w:rsid w:val="00577CAD"/>
    <w:rsid w:val="0058332C"/>
    <w:rsid w:val="0058576F"/>
    <w:rsid w:val="00592E6B"/>
    <w:rsid w:val="00597D54"/>
    <w:rsid w:val="005A0653"/>
    <w:rsid w:val="005A088F"/>
    <w:rsid w:val="005A0D12"/>
    <w:rsid w:val="005A22BC"/>
    <w:rsid w:val="005A35A9"/>
    <w:rsid w:val="005A3A2C"/>
    <w:rsid w:val="005A7041"/>
    <w:rsid w:val="005C06D8"/>
    <w:rsid w:val="005C3823"/>
    <w:rsid w:val="005C644C"/>
    <w:rsid w:val="005D2186"/>
    <w:rsid w:val="005D219D"/>
    <w:rsid w:val="005D5F5A"/>
    <w:rsid w:val="005D6197"/>
    <w:rsid w:val="005E6887"/>
    <w:rsid w:val="005F0094"/>
    <w:rsid w:val="005F0228"/>
    <w:rsid w:val="00601095"/>
    <w:rsid w:val="0060218D"/>
    <w:rsid w:val="00602524"/>
    <w:rsid w:val="00610D62"/>
    <w:rsid w:val="0061322C"/>
    <w:rsid w:val="00616723"/>
    <w:rsid w:val="00621735"/>
    <w:rsid w:val="00622DDF"/>
    <w:rsid w:val="0062472F"/>
    <w:rsid w:val="00624F88"/>
    <w:rsid w:val="00626398"/>
    <w:rsid w:val="006313B9"/>
    <w:rsid w:val="00637079"/>
    <w:rsid w:val="00641F67"/>
    <w:rsid w:val="006435C4"/>
    <w:rsid w:val="00643A5B"/>
    <w:rsid w:val="006444BB"/>
    <w:rsid w:val="006461B8"/>
    <w:rsid w:val="00646313"/>
    <w:rsid w:val="006478DE"/>
    <w:rsid w:val="006509CB"/>
    <w:rsid w:val="00652B42"/>
    <w:rsid w:val="0065383F"/>
    <w:rsid w:val="00663896"/>
    <w:rsid w:val="00663A21"/>
    <w:rsid w:val="0067180D"/>
    <w:rsid w:val="006723D6"/>
    <w:rsid w:val="00672C1C"/>
    <w:rsid w:val="00674D2B"/>
    <w:rsid w:val="00677EA5"/>
    <w:rsid w:val="006801F8"/>
    <w:rsid w:val="006811C2"/>
    <w:rsid w:val="00681F3A"/>
    <w:rsid w:val="00682389"/>
    <w:rsid w:val="006831C8"/>
    <w:rsid w:val="00686FB9"/>
    <w:rsid w:val="006906AB"/>
    <w:rsid w:val="0069148E"/>
    <w:rsid w:val="00693F07"/>
    <w:rsid w:val="006A2ADE"/>
    <w:rsid w:val="006A52E3"/>
    <w:rsid w:val="006B2085"/>
    <w:rsid w:val="006B69AD"/>
    <w:rsid w:val="006B729C"/>
    <w:rsid w:val="006C3E72"/>
    <w:rsid w:val="006C4A50"/>
    <w:rsid w:val="006C5050"/>
    <w:rsid w:val="006C7DBC"/>
    <w:rsid w:val="006C7FED"/>
    <w:rsid w:val="006D00C0"/>
    <w:rsid w:val="006D1371"/>
    <w:rsid w:val="006D225F"/>
    <w:rsid w:val="006D48C7"/>
    <w:rsid w:val="006E12CF"/>
    <w:rsid w:val="006E37EB"/>
    <w:rsid w:val="006E3D3A"/>
    <w:rsid w:val="006E57B8"/>
    <w:rsid w:val="006F099D"/>
    <w:rsid w:val="006F0B6C"/>
    <w:rsid w:val="006F16A8"/>
    <w:rsid w:val="006F2338"/>
    <w:rsid w:val="006F2DA5"/>
    <w:rsid w:val="006F321A"/>
    <w:rsid w:val="00704B90"/>
    <w:rsid w:val="007067FA"/>
    <w:rsid w:val="007102D2"/>
    <w:rsid w:val="007111BD"/>
    <w:rsid w:val="007126BE"/>
    <w:rsid w:val="00713989"/>
    <w:rsid w:val="00714716"/>
    <w:rsid w:val="00716261"/>
    <w:rsid w:val="00717CB7"/>
    <w:rsid w:val="00717D30"/>
    <w:rsid w:val="00717FCD"/>
    <w:rsid w:val="00722A8A"/>
    <w:rsid w:val="0072336B"/>
    <w:rsid w:val="00723B19"/>
    <w:rsid w:val="00724054"/>
    <w:rsid w:val="00726D41"/>
    <w:rsid w:val="00730878"/>
    <w:rsid w:val="00730BBD"/>
    <w:rsid w:val="00730E08"/>
    <w:rsid w:val="007320F4"/>
    <w:rsid w:val="00732301"/>
    <w:rsid w:val="0073242F"/>
    <w:rsid w:val="00735C6C"/>
    <w:rsid w:val="0074228E"/>
    <w:rsid w:val="00742C2D"/>
    <w:rsid w:val="00743A98"/>
    <w:rsid w:val="00753076"/>
    <w:rsid w:val="007536EE"/>
    <w:rsid w:val="007551A2"/>
    <w:rsid w:val="0076317C"/>
    <w:rsid w:val="00763EDC"/>
    <w:rsid w:val="00764FC4"/>
    <w:rsid w:val="00765202"/>
    <w:rsid w:val="00770BFD"/>
    <w:rsid w:val="00773ACF"/>
    <w:rsid w:val="00775553"/>
    <w:rsid w:val="007813A4"/>
    <w:rsid w:val="00782585"/>
    <w:rsid w:val="007843BF"/>
    <w:rsid w:val="00784FCD"/>
    <w:rsid w:val="007866BF"/>
    <w:rsid w:val="00793051"/>
    <w:rsid w:val="0079341A"/>
    <w:rsid w:val="00797DA5"/>
    <w:rsid w:val="007A0615"/>
    <w:rsid w:val="007A1AB4"/>
    <w:rsid w:val="007B046A"/>
    <w:rsid w:val="007B2902"/>
    <w:rsid w:val="007B4D7B"/>
    <w:rsid w:val="007B7A24"/>
    <w:rsid w:val="007C17B9"/>
    <w:rsid w:val="007C22B0"/>
    <w:rsid w:val="007C2923"/>
    <w:rsid w:val="007C4D32"/>
    <w:rsid w:val="007C4FF5"/>
    <w:rsid w:val="007D16FF"/>
    <w:rsid w:val="007D53DC"/>
    <w:rsid w:val="007E752E"/>
    <w:rsid w:val="007F0277"/>
    <w:rsid w:val="007F7E96"/>
    <w:rsid w:val="007F7ECE"/>
    <w:rsid w:val="0080248B"/>
    <w:rsid w:val="00803DCB"/>
    <w:rsid w:val="00804218"/>
    <w:rsid w:val="0080592D"/>
    <w:rsid w:val="00806B4E"/>
    <w:rsid w:val="008104CE"/>
    <w:rsid w:val="00810A27"/>
    <w:rsid w:val="00810EC8"/>
    <w:rsid w:val="008132C8"/>
    <w:rsid w:val="00813A93"/>
    <w:rsid w:val="008214E7"/>
    <w:rsid w:val="008235A9"/>
    <w:rsid w:val="00824A8F"/>
    <w:rsid w:val="00825F8E"/>
    <w:rsid w:val="00826575"/>
    <w:rsid w:val="0082702A"/>
    <w:rsid w:val="00832C18"/>
    <w:rsid w:val="00836778"/>
    <w:rsid w:val="00836E93"/>
    <w:rsid w:val="00841BEB"/>
    <w:rsid w:val="00844A74"/>
    <w:rsid w:val="00845416"/>
    <w:rsid w:val="00845E8E"/>
    <w:rsid w:val="0085140B"/>
    <w:rsid w:val="00852803"/>
    <w:rsid w:val="0085596B"/>
    <w:rsid w:val="00856AD7"/>
    <w:rsid w:val="00857A3B"/>
    <w:rsid w:val="00861734"/>
    <w:rsid w:val="00861BD2"/>
    <w:rsid w:val="008644C2"/>
    <w:rsid w:val="008713FC"/>
    <w:rsid w:val="008720A4"/>
    <w:rsid w:val="00873F61"/>
    <w:rsid w:val="00875CC3"/>
    <w:rsid w:val="008763F6"/>
    <w:rsid w:val="008776F3"/>
    <w:rsid w:val="00881E1E"/>
    <w:rsid w:val="008846BA"/>
    <w:rsid w:val="00884AD3"/>
    <w:rsid w:val="00895A9F"/>
    <w:rsid w:val="00897493"/>
    <w:rsid w:val="008974C4"/>
    <w:rsid w:val="00897945"/>
    <w:rsid w:val="008B1210"/>
    <w:rsid w:val="008B28AC"/>
    <w:rsid w:val="008C0E89"/>
    <w:rsid w:val="008C1437"/>
    <w:rsid w:val="008C34F2"/>
    <w:rsid w:val="008C379C"/>
    <w:rsid w:val="008C41F6"/>
    <w:rsid w:val="008D204D"/>
    <w:rsid w:val="008D27EF"/>
    <w:rsid w:val="008D5038"/>
    <w:rsid w:val="008D59AB"/>
    <w:rsid w:val="008D5C37"/>
    <w:rsid w:val="008D5CC5"/>
    <w:rsid w:val="008E3A76"/>
    <w:rsid w:val="008F0E14"/>
    <w:rsid w:val="008F243A"/>
    <w:rsid w:val="008F2E2D"/>
    <w:rsid w:val="008F4531"/>
    <w:rsid w:val="008F5DBF"/>
    <w:rsid w:val="008F725C"/>
    <w:rsid w:val="008F7392"/>
    <w:rsid w:val="00901EEF"/>
    <w:rsid w:val="00906F28"/>
    <w:rsid w:val="0091468D"/>
    <w:rsid w:val="0091508E"/>
    <w:rsid w:val="00924B9E"/>
    <w:rsid w:val="0092528F"/>
    <w:rsid w:val="009306BD"/>
    <w:rsid w:val="00931066"/>
    <w:rsid w:val="00931854"/>
    <w:rsid w:val="00935E1E"/>
    <w:rsid w:val="009374AF"/>
    <w:rsid w:val="00940CEB"/>
    <w:rsid w:val="009415D2"/>
    <w:rsid w:val="00951E94"/>
    <w:rsid w:val="00955247"/>
    <w:rsid w:val="00963118"/>
    <w:rsid w:val="00963656"/>
    <w:rsid w:val="00963D36"/>
    <w:rsid w:val="009711A8"/>
    <w:rsid w:val="00971D47"/>
    <w:rsid w:val="00973048"/>
    <w:rsid w:val="00973F9A"/>
    <w:rsid w:val="00976B30"/>
    <w:rsid w:val="0097758F"/>
    <w:rsid w:val="009802D4"/>
    <w:rsid w:val="00983083"/>
    <w:rsid w:val="00984DC4"/>
    <w:rsid w:val="009866B7"/>
    <w:rsid w:val="00990CD8"/>
    <w:rsid w:val="00992883"/>
    <w:rsid w:val="009933C1"/>
    <w:rsid w:val="009969E6"/>
    <w:rsid w:val="009A0465"/>
    <w:rsid w:val="009A164C"/>
    <w:rsid w:val="009A25B2"/>
    <w:rsid w:val="009A5AC7"/>
    <w:rsid w:val="009A7B0C"/>
    <w:rsid w:val="009B060A"/>
    <w:rsid w:val="009B0946"/>
    <w:rsid w:val="009B4944"/>
    <w:rsid w:val="009B4DC6"/>
    <w:rsid w:val="009B5332"/>
    <w:rsid w:val="009B5F6F"/>
    <w:rsid w:val="009B736B"/>
    <w:rsid w:val="009B7614"/>
    <w:rsid w:val="009C0403"/>
    <w:rsid w:val="009C115A"/>
    <w:rsid w:val="009C468D"/>
    <w:rsid w:val="009C7378"/>
    <w:rsid w:val="009C7711"/>
    <w:rsid w:val="009D010F"/>
    <w:rsid w:val="009D07E7"/>
    <w:rsid w:val="009D1360"/>
    <w:rsid w:val="009D1FFE"/>
    <w:rsid w:val="009D61C9"/>
    <w:rsid w:val="009D7A21"/>
    <w:rsid w:val="009E2550"/>
    <w:rsid w:val="009E2D7B"/>
    <w:rsid w:val="009E4826"/>
    <w:rsid w:val="009E5068"/>
    <w:rsid w:val="009E680A"/>
    <w:rsid w:val="009E7839"/>
    <w:rsid w:val="009F1FFC"/>
    <w:rsid w:val="009F4E30"/>
    <w:rsid w:val="00A02566"/>
    <w:rsid w:val="00A02EA3"/>
    <w:rsid w:val="00A05F23"/>
    <w:rsid w:val="00A07B81"/>
    <w:rsid w:val="00A12B34"/>
    <w:rsid w:val="00A142B5"/>
    <w:rsid w:val="00A17317"/>
    <w:rsid w:val="00A2093F"/>
    <w:rsid w:val="00A21007"/>
    <w:rsid w:val="00A2397E"/>
    <w:rsid w:val="00A24523"/>
    <w:rsid w:val="00A27902"/>
    <w:rsid w:val="00A30567"/>
    <w:rsid w:val="00A3067B"/>
    <w:rsid w:val="00A30DCA"/>
    <w:rsid w:val="00A4230E"/>
    <w:rsid w:val="00A43E94"/>
    <w:rsid w:val="00A446A3"/>
    <w:rsid w:val="00A47366"/>
    <w:rsid w:val="00A47887"/>
    <w:rsid w:val="00A541C8"/>
    <w:rsid w:val="00A55C69"/>
    <w:rsid w:val="00A56E36"/>
    <w:rsid w:val="00A56E3A"/>
    <w:rsid w:val="00A6218E"/>
    <w:rsid w:val="00A63F49"/>
    <w:rsid w:val="00A6509A"/>
    <w:rsid w:val="00A65EAD"/>
    <w:rsid w:val="00A71839"/>
    <w:rsid w:val="00A75260"/>
    <w:rsid w:val="00A75516"/>
    <w:rsid w:val="00A756EF"/>
    <w:rsid w:val="00A77A2B"/>
    <w:rsid w:val="00A81741"/>
    <w:rsid w:val="00A87475"/>
    <w:rsid w:val="00A905B6"/>
    <w:rsid w:val="00A90BA0"/>
    <w:rsid w:val="00A90DC8"/>
    <w:rsid w:val="00A928D8"/>
    <w:rsid w:val="00A947C8"/>
    <w:rsid w:val="00A957E8"/>
    <w:rsid w:val="00AA3564"/>
    <w:rsid w:val="00AA7041"/>
    <w:rsid w:val="00AB0B58"/>
    <w:rsid w:val="00AB1BF5"/>
    <w:rsid w:val="00AB3E23"/>
    <w:rsid w:val="00AB4846"/>
    <w:rsid w:val="00AB6B28"/>
    <w:rsid w:val="00AC14B4"/>
    <w:rsid w:val="00AC1B84"/>
    <w:rsid w:val="00AC2C4A"/>
    <w:rsid w:val="00AC47CB"/>
    <w:rsid w:val="00AC57EB"/>
    <w:rsid w:val="00AC71CA"/>
    <w:rsid w:val="00AD3734"/>
    <w:rsid w:val="00AD3E9A"/>
    <w:rsid w:val="00AD41ED"/>
    <w:rsid w:val="00AD5967"/>
    <w:rsid w:val="00AD6ED6"/>
    <w:rsid w:val="00AE14BF"/>
    <w:rsid w:val="00AE2B10"/>
    <w:rsid w:val="00AE2F63"/>
    <w:rsid w:val="00AE35F9"/>
    <w:rsid w:val="00AE67C8"/>
    <w:rsid w:val="00AE691A"/>
    <w:rsid w:val="00AE692F"/>
    <w:rsid w:val="00AE6EB4"/>
    <w:rsid w:val="00AF0529"/>
    <w:rsid w:val="00AF147F"/>
    <w:rsid w:val="00AF358C"/>
    <w:rsid w:val="00AF3A77"/>
    <w:rsid w:val="00AF7B0C"/>
    <w:rsid w:val="00AF7DB7"/>
    <w:rsid w:val="00AF7E83"/>
    <w:rsid w:val="00B01DD5"/>
    <w:rsid w:val="00B03B3F"/>
    <w:rsid w:val="00B07F48"/>
    <w:rsid w:val="00B07F71"/>
    <w:rsid w:val="00B12B75"/>
    <w:rsid w:val="00B12D52"/>
    <w:rsid w:val="00B2137E"/>
    <w:rsid w:val="00B26489"/>
    <w:rsid w:val="00B277D8"/>
    <w:rsid w:val="00B32CE4"/>
    <w:rsid w:val="00B35943"/>
    <w:rsid w:val="00B365D3"/>
    <w:rsid w:val="00B462F4"/>
    <w:rsid w:val="00B51BEE"/>
    <w:rsid w:val="00B5506C"/>
    <w:rsid w:val="00B605D2"/>
    <w:rsid w:val="00B62700"/>
    <w:rsid w:val="00B62830"/>
    <w:rsid w:val="00B63943"/>
    <w:rsid w:val="00B64D3E"/>
    <w:rsid w:val="00B67256"/>
    <w:rsid w:val="00B679B3"/>
    <w:rsid w:val="00B7086A"/>
    <w:rsid w:val="00B70D73"/>
    <w:rsid w:val="00B73D72"/>
    <w:rsid w:val="00B77176"/>
    <w:rsid w:val="00B809AF"/>
    <w:rsid w:val="00B83E2C"/>
    <w:rsid w:val="00B862DA"/>
    <w:rsid w:val="00B86402"/>
    <w:rsid w:val="00B90986"/>
    <w:rsid w:val="00B9155D"/>
    <w:rsid w:val="00B92D9D"/>
    <w:rsid w:val="00B9617E"/>
    <w:rsid w:val="00B97DF3"/>
    <w:rsid w:val="00BA368A"/>
    <w:rsid w:val="00BA4514"/>
    <w:rsid w:val="00BA56F8"/>
    <w:rsid w:val="00BB0216"/>
    <w:rsid w:val="00BB022C"/>
    <w:rsid w:val="00BB3BA8"/>
    <w:rsid w:val="00BB490C"/>
    <w:rsid w:val="00BB49CE"/>
    <w:rsid w:val="00BB5EC3"/>
    <w:rsid w:val="00BB60E9"/>
    <w:rsid w:val="00BB74A5"/>
    <w:rsid w:val="00BB7E93"/>
    <w:rsid w:val="00BC0DE5"/>
    <w:rsid w:val="00BC1AFB"/>
    <w:rsid w:val="00BC1FA3"/>
    <w:rsid w:val="00BC2E8A"/>
    <w:rsid w:val="00BC436E"/>
    <w:rsid w:val="00BC669D"/>
    <w:rsid w:val="00BC7B64"/>
    <w:rsid w:val="00BD0F3B"/>
    <w:rsid w:val="00BD3E67"/>
    <w:rsid w:val="00BD6A99"/>
    <w:rsid w:val="00BD6B79"/>
    <w:rsid w:val="00BE12F2"/>
    <w:rsid w:val="00BE33C0"/>
    <w:rsid w:val="00BF02B5"/>
    <w:rsid w:val="00BF1991"/>
    <w:rsid w:val="00BF2A23"/>
    <w:rsid w:val="00BF30A3"/>
    <w:rsid w:val="00BF3BA7"/>
    <w:rsid w:val="00C046E6"/>
    <w:rsid w:val="00C05993"/>
    <w:rsid w:val="00C111AE"/>
    <w:rsid w:val="00C162F2"/>
    <w:rsid w:val="00C17FAC"/>
    <w:rsid w:val="00C226E3"/>
    <w:rsid w:val="00C24510"/>
    <w:rsid w:val="00C256D8"/>
    <w:rsid w:val="00C26A7C"/>
    <w:rsid w:val="00C30BE6"/>
    <w:rsid w:val="00C30F76"/>
    <w:rsid w:val="00C31577"/>
    <w:rsid w:val="00C335AA"/>
    <w:rsid w:val="00C34466"/>
    <w:rsid w:val="00C41466"/>
    <w:rsid w:val="00C4530A"/>
    <w:rsid w:val="00C52E7F"/>
    <w:rsid w:val="00C539C9"/>
    <w:rsid w:val="00C54593"/>
    <w:rsid w:val="00C54EAE"/>
    <w:rsid w:val="00C56018"/>
    <w:rsid w:val="00C57198"/>
    <w:rsid w:val="00C6056D"/>
    <w:rsid w:val="00C6172C"/>
    <w:rsid w:val="00C617AD"/>
    <w:rsid w:val="00C620F8"/>
    <w:rsid w:val="00C66CDA"/>
    <w:rsid w:val="00C67819"/>
    <w:rsid w:val="00C715A8"/>
    <w:rsid w:val="00C71E1E"/>
    <w:rsid w:val="00C74000"/>
    <w:rsid w:val="00C84082"/>
    <w:rsid w:val="00C84123"/>
    <w:rsid w:val="00C8525A"/>
    <w:rsid w:val="00C85E8C"/>
    <w:rsid w:val="00C862E8"/>
    <w:rsid w:val="00C86978"/>
    <w:rsid w:val="00C869E5"/>
    <w:rsid w:val="00C87A86"/>
    <w:rsid w:val="00C90036"/>
    <w:rsid w:val="00C90477"/>
    <w:rsid w:val="00C958CF"/>
    <w:rsid w:val="00CA16AA"/>
    <w:rsid w:val="00CA3797"/>
    <w:rsid w:val="00CA4A3B"/>
    <w:rsid w:val="00CA511B"/>
    <w:rsid w:val="00CB4A89"/>
    <w:rsid w:val="00CB50F9"/>
    <w:rsid w:val="00CB66B5"/>
    <w:rsid w:val="00CB7C2B"/>
    <w:rsid w:val="00CC30E1"/>
    <w:rsid w:val="00CC3994"/>
    <w:rsid w:val="00CC684F"/>
    <w:rsid w:val="00CD5FB0"/>
    <w:rsid w:val="00CD66E2"/>
    <w:rsid w:val="00CE215B"/>
    <w:rsid w:val="00CE2359"/>
    <w:rsid w:val="00CE4308"/>
    <w:rsid w:val="00CF1477"/>
    <w:rsid w:val="00CF2ADF"/>
    <w:rsid w:val="00CF2D91"/>
    <w:rsid w:val="00CF30E2"/>
    <w:rsid w:val="00D002BB"/>
    <w:rsid w:val="00D035C9"/>
    <w:rsid w:val="00D03D66"/>
    <w:rsid w:val="00D06CD5"/>
    <w:rsid w:val="00D06EA6"/>
    <w:rsid w:val="00D23991"/>
    <w:rsid w:val="00D25189"/>
    <w:rsid w:val="00D255D9"/>
    <w:rsid w:val="00D2579D"/>
    <w:rsid w:val="00D26696"/>
    <w:rsid w:val="00D26994"/>
    <w:rsid w:val="00D323AA"/>
    <w:rsid w:val="00D32C88"/>
    <w:rsid w:val="00D34D16"/>
    <w:rsid w:val="00D3590C"/>
    <w:rsid w:val="00D426B9"/>
    <w:rsid w:val="00D42DD8"/>
    <w:rsid w:val="00D45027"/>
    <w:rsid w:val="00D45560"/>
    <w:rsid w:val="00D461DC"/>
    <w:rsid w:val="00D4731F"/>
    <w:rsid w:val="00D4780B"/>
    <w:rsid w:val="00D47AB4"/>
    <w:rsid w:val="00D47E34"/>
    <w:rsid w:val="00D50B44"/>
    <w:rsid w:val="00D50C74"/>
    <w:rsid w:val="00D50E22"/>
    <w:rsid w:val="00D51146"/>
    <w:rsid w:val="00D51437"/>
    <w:rsid w:val="00D5212B"/>
    <w:rsid w:val="00D52277"/>
    <w:rsid w:val="00D54215"/>
    <w:rsid w:val="00D55375"/>
    <w:rsid w:val="00D60A24"/>
    <w:rsid w:val="00D61B95"/>
    <w:rsid w:val="00D62448"/>
    <w:rsid w:val="00D66417"/>
    <w:rsid w:val="00D67C08"/>
    <w:rsid w:val="00D72FFE"/>
    <w:rsid w:val="00D74D0C"/>
    <w:rsid w:val="00D81011"/>
    <w:rsid w:val="00D839B2"/>
    <w:rsid w:val="00D85402"/>
    <w:rsid w:val="00D86A98"/>
    <w:rsid w:val="00D86B7A"/>
    <w:rsid w:val="00D87895"/>
    <w:rsid w:val="00D87B04"/>
    <w:rsid w:val="00D87C83"/>
    <w:rsid w:val="00D9186F"/>
    <w:rsid w:val="00D92045"/>
    <w:rsid w:val="00D9364E"/>
    <w:rsid w:val="00D950BD"/>
    <w:rsid w:val="00D97599"/>
    <w:rsid w:val="00DA000E"/>
    <w:rsid w:val="00DA48C7"/>
    <w:rsid w:val="00DA7D9F"/>
    <w:rsid w:val="00DB03BE"/>
    <w:rsid w:val="00DB1175"/>
    <w:rsid w:val="00DB1619"/>
    <w:rsid w:val="00DB29F8"/>
    <w:rsid w:val="00DB2B46"/>
    <w:rsid w:val="00DB3A2B"/>
    <w:rsid w:val="00DB58B6"/>
    <w:rsid w:val="00DB66EE"/>
    <w:rsid w:val="00DB7EF5"/>
    <w:rsid w:val="00DC1984"/>
    <w:rsid w:val="00DC4D34"/>
    <w:rsid w:val="00DC6CE5"/>
    <w:rsid w:val="00DC6FF2"/>
    <w:rsid w:val="00DD1062"/>
    <w:rsid w:val="00DD13F6"/>
    <w:rsid w:val="00DD15B3"/>
    <w:rsid w:val="00DD221A"/>
    <w:rsid w:val="00DD3B7B"/>
    <w:rsid w:val="00DD3E52"/>
    <w:rsid w:val="00DD3EDC"/>
    <w:rsid w:val="00DD5358"/>
    <w:rsid w:val="00DE0D89"/>
    <w:rsid w:val="00DE22D4"/>
    <w:rsid w:val="00DE6704"/>
    <w:rsid w:val="00DE6716"/>
    <w:rsid w:val="00DF07F4"/>
    <w:rsid w:val="00DF34E2"/>
    <w:rsid w:val="00DF37B2"/>
    <w:rsid w:val="00DF4B21"/>
    <w:rsid w:val="00DF7324"/>
    <w:rsid w:val="00E00385"/>
    <w:rsid w:val="00E00EF3"/>
    <w:rsid w:val="00E01980"/>
    <w:rsid w:val="00E01AC0"/>
    <w:rsid w:val="00E01C45"/>
    <w:rsid w:val="00E032E3"/>
    <w:rsid w:val="00E0784B"/>
    <w:rsid w:val="00E117E4"/>
    <w:rsid w:val="00E11E3F"/>
    <w:rsid w:val="00E12016"/>
    <w:rsid w:val="00E13C55"/>
    <w:rsid w:val="00E13C93"/>
    <w:rsid w:val="00E14655"/>
    <w:rsid w:val="00E20063"/>
    <w:rsid w:val="00E2159F"/>
    <w:rsid w:val="00E21751"/>
    <w:rsid w:val="00E24BBF"/>
    <w:rsid w:val="00E2742A"/>
    <w:rsid w:val="00E36C06"/>
    <w:rsid w:val="00E378F0"/>
    <w:rsid w:val="00E402D8"/>
    <w:rsid w:val="00E40E6A"/>
    <w:rsid w:val="00E4180E"/>
    <w:rsid w:val="00E41DEC"/>
    <w:rsid w:val="00E44A8A"/>
    <w:rsid w:val="00E44DC3"/>
    <w:rsid w:val="00E469FD"/>
    <w:rsid w:val="00E4752A"/>
    <w:rsid w:val="00E53263"/>
    <w:rsid w:val="00E5486E"/>
    <w:rsid w:val="00E5648D"/>
    <w:rsid w:val="00E57280"/>
    <w:rsid w:val="00E60606"/>
    <w:rsid w:val="00E61DA0"/>
    <w:rsid w:val="00E63380"/>
    <w:rsid w:val="00E6461C"/>
    <w:rsid w:val="00E67A69"/>
    <w:rsid w:val="00E70CCD"/>
    <w:rsid w:val="00E72226"/>
    <w:rsid w:val="00E73D37"/>
    <w:rsid w:val="00E75F66"/>
    <w:rsid w:val="00E76B23"/>
    <w:rsid w:val="00E770E3"/>
    <w:rsid w:val="00E81558"/>
    <w:rsid w:val="00E8231C"/>
    <w:rsid w:val="00E83F30"/>
    <w:rsid w:val="00E8470F"/>
    <w:rsid w:val="00E85635"/>
    <w:rsid w:val="00E9337D"/>
    <w:rsid w:val="00E9481B"/>
    <w:rsid w:val="00E95662"/>
    <w:rsid w:val="00EA0493"/>
    <w:rsid w:val="00EA29F4"/>
    <w:rsid w:val="00EB3589"/>
    <w:rsid w:val="00EB3838"/>
    <w:rsid w:val="00EB5EBB"/>
    <w:rsid w:val="00EB7E5B"/>
    <w:rsid w:val="00EC01C0"/>
    <w:rsid w:val="00EC08CC"/>
    <w:rsid w:val="00EC1F34"/>
    <w:rsid w:val="00EC2238"/>
    <w:rsid w:val="00EC3BAF"/>
    <w:rsid w:val="00EC4F14"/>
    <w:rsid w:val="00EC6F96"/>
    <w:rsid w:val="00ED17DB"/>
    <w:rsid w:val="00ED34A2"/>
    <w:rsid w:val="00ED3888"/>
    <w:rsid w:val="00ED3AE1"/>
    <w:rsid w:val="00ED72F8"/>
    <w:rsid w:val="00ED78F9"/>
    <w:rsid w:val="00ED7A82"/>
    <w:rsid w:val="00EE4447"/>
    <w:rsid w:val="00EE4C23"/>
    <w:rsid w:val="00EE763A"/>
    <w:rsid w:val="00EF03AE"/>
    <w:rsid w:val="00EF1C0A"/>
    <w:rsid w:val="00EF1C8F"/>
    <w:rsid w:val="00EF6015"/>
    <w:rsid w:val="00EF7ABE"/>
    <w:rsid w:val="00EF7B27"/>
    <w:rsid w:val="00F00E9C"/>
    <w:rsid w:val="00F01A91"/>
    <w:rsid w:val="00F058B8"/>
    <w:rsid w:val="00F07CC1"/>
    <w:rsid w:val="00F11AA1"/>
    <w:rsid w:val="00F11C80"/>
    <w:rsid w:val="00F12966"/>
    <w:rsid w:val="00F16D79"/>
    <w:rsid w:val="00F1781D"/>
    <w:rsid w:val="00F17BEC"/>
    <w:rsid w:val="00F25C5C"/>
    <w:rsid w:val="00F307B0"/>
    <w:rsid w:val="00F31C84"/>
    <w:rsid w:val="00F35479"/>
    <w:rsid w:val="00F360E4"/>
    <w:rsid w:val="00F3623C"/>
    <w:rsid w:val="00F41173"/>
    <w:rsid w:val="00F44B1F"/>
    <w:rsid w:val="00F45EAB"/>
    <w:rsid w:val="00F51BDF"/>
    <w:rsid w:val="00F51D96"/>
    <w:rsid w:val="00F52B51"/>
    <w:rsid w:val="00F54F7B"/>
    <w:rsid w:val="00F60D80"/>
    <w:rsid w:val="00F63ADF"/>
    <w:rsid w:val="00F73E36"/>
    <w:rsid w:val="00F741C6"/>
    <w:rsid w:val="00F752C1"/>
    <w:rsid w:val="00F80043"/>
    <w:rsid w:val="00F81424"/>
    <w:rsid w:val="00F82340"/>
    <w:rsid w:val="00F8474C"/>
    <w:rsid w:val="00F870AC"/>
    <w:rsid w:val="00F904AF"/>
    <w:rsid w:val="00F93AC1"/>
    <w:rsid w:val="00F96217"/>
    <w:rsid w:val="00F96652"/>
    <w:rsid w:val="00F96C86"/>
    <w:rsid w:val="00FA2084"/>
    <w:rsid w:val="00FA303A"/>
    <w:rsid w:val="00FA4096"/>
    <w:rsid w:val="00FA5F6C"/>
    <w:rsid w:val="00FA6D45"/>
    <w:rsid w:val="00FB1599"/>
    <w:rsid w:val="00FB17D5"/>
    <w:rsid w:val="00FB21E8"/>
    <w:rsid w:val="00FB235E"/>
    <w:rsid w:val="00FB2629"/>
    <w:rsid w:val="00FB3454"/>
    <w:rsid w:val="00FB7E64"/>
    <w:rsid w:val="00FC01A5"/>
    <w:rsid w:val="00FC24A7"/>
    <w:rsid w:val="00FC5AAA"/>
    <w:rsid w:val="00FD1CCC"/>
    <w:rsid w:val="00FD4B46"/>
    <w:rsid w:val="00FD600E"/>
    <w:rsid w:val="00FD7E13"/>
    <w:rsid w:val="00FE17C1"/>
    <w:rsid w:val="00FE459E"/>
    <w:rsid w:val="00FE68F3"/>
    <w:rsid w:val="00FE7152"/>
    <w:rsid w:val="00FF04E9"/>
    <w:rsid w:val="00FF1023"/>
    <w:rsid w:val="00FF1C11"/>
    <w:rsid w:val="00FF3359"/>
    <w:rsid w:val="00FF4E2D"/>
    <w:rsid w:val="00FF5C7C"/>
    <w:rsid w:val="00FF7D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rsid w:val="00A905B6"/>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 w:type="character" w:styleId="PlaceholderText">
    <w:name w:val="Placeholder Text"/>
    <w:basedOn w:val="DefaultParagraphFont"/>
    <w:uiPriority w:val="99"/>
    <w:semiHidden/>
    <w:rsid w:val="005C06D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6895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chart" Target="charts/chart2.xml"/><Relationship Id="rId26" Type="http://schemas.openxmlformats.org/officeDocument/2006/relationships/chart" Target="charts/chart6.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chart" Target="charts/chart1.xml"/><Relationship Id="rId25" Type="http://schemas.openxmlformats.org/officeDocument/2006/relationships/image" Target="media/image10.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7.png"/><Relationship Id="rId29"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9.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8.png"/><Relationship Id="rId28" Type="http://schemas.openxmlformats.org/officeDocument/2006/relationships/chart" Target="charts/chart8.xml"/><Relationship Id="rId10" Type="http://schemas.microsoft.com/office/2016/09/relationships/commentsIds" Target="commentsIds.xml"/><Relationship Id="rId19" Type="http://schemas.openxmlformats.org/officeDocument/2006/relationships/chart" Target="charts/chart3.xml"/><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chart" Target="charts/chart5.xml"/><Relationship Id="rId27" Type="http://schemas.openxmlformats.org/officeDocument/2006/relationships/chart" Target="charts/chart7.xml"/><Relationship Id="rId30" Type="http://schemas.openxmlformats.org/officeDocument/2006/relationships/chart" Target="charts/chart10.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92825896762905"/>
          <c:y val="5.0925925925925923E-2"/>
          <c:w val="0.85351618547681551"/>
          <c:h val="0.78054024496937879"/>
        </c:manualLayout>
      </c:layout>
      <c:lineChart>
        <c:grouping val="standard"/>
        <c:varyColors val="0"/>
        <c:ser>
          <c:idx val="0"/>
          <c:order val="0"/>
          <c:tx>
            <c:strRef>
              <c:f>ER_memory_and_function!$B$1</c:f>
              <c:strCache>
                <c:ptCount val="1"/>
                <c:pt idx="0">
                  <c:v>minimizing AWT</c:v>
                </c:pt>
              </c:strCache>
            </c:strRef>
          </c:tx>
          <c:spPr>
            <a:ln w="28575" cap="rnd">
              <a:solidFill>
                <a:schemeClr val="accent1"/>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B$2:$B$10</c:f>
              <c:numCache>
                <c:formatCode>General</c:formatCode>
                <c:ptCount val="9"/>
                <c:pt idx="0">
                  <c:v>430.32763429299098</c:v>
                </c:pt>
                <c:pt idx="1">
                  <c:v>367.858722476043</c:v>
                </c:pt>
                <c:pt idx="2">
                  <c:v>375.87304476912198</c:v>
                </c:pt>
                <c:pt idx="3">
                  <c:v>341.33818036837499</c:v>
                </c:pt>
                <c:pt idx="4">
                  <c:v>312.330035847342</c:v>
                </c:pt>
                <c:pt idx="5">
                  <c:v>290.77447844038699</c:v>
                </c:pt>
                <c:pt idx="6">
                  <c:v>320.52019937256199</c:v>
                </c:pt>
                <c:pt idx="7">
                  <c:v>314.66773568764103</c:v>
                </c:pt>
                <c:pt idx="8">
                  <c:v>311.90058835884702</c:v>
                </c:pt>
              </c:numCache>
            </c:numRef>
          </c:val>
          <c:smooth val="0"/>
          <c:extLst>
            <c:ext xmlns:c16="http://schemas.microsoft.com/office/drawing/2014/chart" uri="{C3380CC4-5D6E-409C-BE32-E72D297353CC}">
              <c16:uniqueId val="{00000000-CC5C-4A6B-812A-DB65CDE00C82}"/>
            </c:ext>
          </c:extLst>
        </c:ser>
        <c:ser>
          <c:idx val="1"/>
          <c:order val="1"/>
          <c:tx>
            <c:strRef>
              <c:f>ER_memory_and_function!$D$1</c:f>
              <c:strCache>
                <c:ptCount val="1"/>
                <c:pt idx="0">
                  <c:v>averaging AWT</c:v>
                </c:pt>
              </c:strCache>
            </c:strRef>
          </c:tx>
          <c:spPr>
            <a:ln w="28575" cap="rnd">
              <a:solidFill>
                <a:schemeClr val="accent2"/>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D$2:$D$10</c:f>
              <c:numCache>
                <c:formatCode>General</c:formatCode>
                <c:ptCount val="9"/>
                <c:pt idx="0">
                  <c:v>430.52</c:v>
                </c:pt>
                <c:pt idx="1">
                  <c:v>478.18174233321201</c:v>
                </c:pt>
                <c:pt idx="2">
                  <c:v>492.15089282967102</c:v>
                </c:pt>
                <c:pt idx="3">
                  <c:v>524.80041549351597</c:v>
                </c:pt>
                <c:pt idx="4">
                  <c:v>547.51</c:v>
                </c:pt>
                <c:pt idx="5">
                  <c:v>564.07000000000005</c:v>
                </c:pt>
                <c:pt idx="6">
                  <c:v>565.07000000000005</c:v>
                </c:pt>
                <c:pt idx="7">
                  <c:v>568.54999999999995</c:v>
                </c:pt>
                <c:pt idx="8">
                  <c:v>570.69000000000005</c:v>
                </c:pt>
              </c:numCache>
            </c:numRef>
          </c:val>
          <c:smooth val="0"/>
          <c:extLst>
            <c:ext xmlns:c16="http://schemas.microsoft.com/office/drawing/2014/chart" uri="{C3380CC4-5D6E-409C-BE32-E72D297353CC}">
              <c16:uniqueId val="{00000001-CC5C-4A6B-812A-DB65CDE00C82}"/>
            </c:ext>
          </c:extLst>
        </c:ser>
        <c:dLbls>
          <c:showLegendKey val="0"/>
          <c:showVal val="0"/>
          <c:showCatName val="0"/>
          <c:showSerName val="0"/>
          <c:showPercent val="0"/>
          <c:showBubbleSize val="0"/>
        </c:dLbls>
        <c:smooth val="0"/>
        <c:axId val="1543104767"/>
        <c:axId val="1543105183"/>
      </c:lineChart>
      <c:catAx>
        <c:axId val="15431047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 period</a:t>
                </a:r>
              </a:p>
            </c:rich>
          </c:tx>
          <c:layout>
            <c:manualLayout>
              <c:xMode val="edge"/>
              <c:yMode val="edge"/>
              <c:x val="0.80666666666666664"/>
              <c:y val="0.924976669582968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5183"/>
        <c:crosses val="autoZero"/>
        <c:auto val="1"/>
        <c:lblAlgn val="ctr"/>
        <c:lblOffset val="100"/>
        <c:noMultiLvlLbl val="0"/>
      </c:catAx>
      <c:valAx>
        <c:axId val="1543105183"/>
        <c:scaling>
          <c:orientation val="minMax"/>
          <c:min val="2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4767"/>
        <c:crosses val="autoZero"/>
        <c:crossBetween val="between"/>
      </c:valAx>
      <c:spPr>
        <a:noFill/>
        <a:ln>
          <a:noFill/>
        </a:ln>
        <a:effectLst/>
      </c:spPr>
    </c:plotArea>
    <c:legend>
      <c:legendPos val="b"/>
      <c:layout>
        <c:manualLayout>
          <c:xMode val="edge"/>
          <c:yMode val="edge"/>
          <c:x val="0.2287823709536308"/>
          <c:y val="0.90798556430446198"/>
          <c:w val="0.5424352580927384"/>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867285820041737E-2"/>
          <c:y val="5.0925925925925923E-2"/>
          <c:w val="0.9023529510734235"/>
          <c:h val="0.75797025371828508"/>
        </c:manualLayout>
      </c:layout>
      <c:lineChart>
        <c:grouping val="standard"/>
        <c:varyColors val="0"/>
        <c:ser>
          <c:idx val="0"/>
          <c:order val="0"/>
          <c:tx>
            <c:strRef>
              <c:f>hour!$A$11</c:f>
              <c:strCache>
                <c:ptCount val="1"/>
                <c:pt idx="0">
                  <c:v>ER Optimal</c:v>
                </c:pt>
              </c:strCache>
            </c:strRef>
          </c:tx>
          <c:spPr>
            <a:ln w="28575" cap="rnd">
              <a:solidFill>
                <a:schemeClr val="accent1"/>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1:$Y$11</c:f>
              <c:numCache>
                <c:formatCode>General</c:formatCode>
                <c:ptCount val="24"/>
                <c:pt idx="0">
                  <c:v>0</c:v>
                </c:pt>
                <c:pt idx="1">
                  <c:v>0</c:v>
                </c:pt>
                <c:pt idx="2">
                  <c:v>0</c:v>
                </c:pt>
                <c:pt idx="3">
                  <c:v>0</c:v>
                </c:pt>
                <c:pt idx="4">
                  <c:v>0</c:v>
                </c:pt>
                <c:pt idx="5">
                  <c:v>6.8842249312275703</c:v>
                </c:pt>
                <c:pt idx="6">
                  <c:v>13.061129105889</c:v>
                </c:pt>
                <c:pt idx="7">
                  <c:v>13.3003484483707</c:v>
                </c:pt>
                <c:pt idx="8">
                  <c:v>14.017313106694099</c:v>
                </c:pt>
                <c:pt idx="9">
                  <c:v>14.543577272417499</c:v>
                </c:pt>
                <c:pt idx="10">
                  <c:v>14.298285161787899</c:v>
                </c:pt>
                <c:pt idx="11">
                  <c:v>14.4344273996068</c:v>
                </c:pt>
                <c:pt idx="12">
                  <c:v>14.800405672768299</c:v>
                </c:pt>
                <c:pt idx="13">
                  <c:v>14.661641851194299</c:v>
                </c:pt>
                <c:pt idx="14">
                  <c:v>14.693430585566599</c:v>
                </c:pt>
                <c:pt idx="15">
                  <c:v>14.476029495996501</c:v>
                </c:pt>
                <c:pt idx="16">
                  <c:v>14.515900247273199</c:v>
                </c:pt>
                <c:pt idx="17">
                  <c:v>15.200551005624799</c:v>
                </c:pt>
                <c:pt idx="18">
                  <c:v>14.7639285591383</c:v>
                </c:pt>
                <c:pt idx="19">
                  <c:v>14.643130022394901</c:v>
                </c:pt>
                <c:pt idx="20">
                  <c:v>14.250449955004498</c:v>
                </c:pt>
                <c:pt idx="21">
                  <c:v>14.9236805002145</c:v>
                </c:pt>
                <c:pt idx="22">
                  <c:v>14.5253195119595</c:v>
                </c:pt>
                <c:pt idx="23">
                  <c:v>14.031683589389099</c:v>
                </c:pt>
              </c:numCache>
            </c:numRef>
          </c:val>
          <c:smooth val="0"/>
          <c:extLst>
            <c:ext xmlns:c16="http://schemas.microsoft.com/office/drawing/2014/chart" uri="{C3380CC4-5D6E-409C-BE32-E72D297353CC}">
              <c16:uniqueId val="{00000000-1CE7-4CA3-B570-EAB4EB68A1BC}"/>
            </c:ext>
          </c:extLst>
        </c:ser>
        <c:ser>
          <c:idx val="1"/>
          <c:order val="1"/>
          <c:tx>
            <c:strRef>
              <c:f>hour!$A$12</c:f>
              <c:strCache>
                <c:ptCount val="1"/>
                <c:pt idx="0">
                  <c:v>GR</c:v>
                </c:pt>
              </c:strCache>
            </c:strRef>
          </c:tx>
          <c:spPr>
            <a:ln w="28575" cap="rnd">
              <a:solidFill>
                <a:schemeClr val="accent6"/>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1.3800781042922001</c:v>
                </c:pt>
                <c:pt idx="5">
                  <c:v>44.486831020615703</c:v>
                </c:pt>
                <c:pt idx="6">
                  <c:v>61.864767189213801</c:v>
                </c:pt>
                <c:pt idx="7">
                  <c:v>63.593661513382408</c:v>
                </c:pt>
                <c:pt idx="8">
                  <c:v>63.839915245432898</c:v>
                </c:pt>
                <c:pt idx="9">
                  <c:v>63.641756813577402</c:v>
                </c:pt>
                <c:pt idx="10">
                  <c:v>62.386698600935595</c:v>
                </c:pt>
                <c:pt idx="11">
                  <c:v>61.933995471845506</c:v>
                </c:pt>
                <c:pt idx="12">
                  <c:v>61.796121489413004</c:v>
                </c:pt>
                <c:pt idx="13">
                  <c:v>62.168240692147606</c:v>
                </c:pt>
                <c:pt idx="14">
                  <c:v>60.723097413430906</c:v>
                </c:pt>
                <c:pt idx="15">
                  <c:v>60.779681280015197</c:v>
                </c:pt>
                <c:pt idx="16">
                  <c:v>60.1884855437265</c:v>
                </c:pt>
                <c:pt idx="17">
                  <c:v>60.059592038153895</c:v>
                </c:pt>
                <c:pt idx="18">
                  <c:v>62.669413032163405</c:v>
                </c:pt>
                <c:pt idx="19">
                  <c:v>63.817138447664398</c:v>
                </c:pt>
                <c:pt idx="20">
                  <c:v>64.146228884600404</c:v>
                </c:pt>
                <c:pt idx="21">
                  <c:v>64.495895158796301</c:v>
                </c:pt>
                <c:pt idx="22">
                  <c:v>65.68755404521049</c:v>
                </c:pt>
                <c:pt idx="23">
                  <c:v>69.192362251754503</c:v>
                </c:pt>
              </c:numCache>
            </c:numRef>
          </c:val>
          <c:smooth val="0"/>
          <c:extLst>
            <c:ext xmlns:c16="http://schemas.microsoft.com/office/drawing/2014/chart" uri="{C3380CC4-5D6E-409C-BE32-E72D297353CC}">
              <c16:uniqueId val="{00000001-1CE7-4CA3-B570-EAB4EB68A1BC}"/>
            </c:ext>
          </c:extLst>
        </c:ser>
        <c:ser>
          <c:idx val="3"/>
          <c:order val="2"/>
          <c:tx>
            <c:strRef>
              <c:f>hour!$A$14</c:f>
              <c:strCache>
                <c:ptCount val="1"/>
                <c:pt idx="0">
                  <c:v>PR Optimal</c:v>
                </c:pt>
              </c:strCache>
            </c:strRef>
          </c:tx>
          <c:spPr>
            <a:ln w="28575" cap="rnd">
              <a:solidFill>
                <a:schemeClr val="accent4"/>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c:v>0.11528179442075799</c:v>
                </c:pt>
                <c:pt idx="5">
                  <c:v>4.7386324767789905</c:v>
                </c:pt>
                <c:pt idx="6">
                  <c:v>7.4247211908210096</c:v>
                </c:pt>
                <c:pt idx="7">
                  <c:v>7.8019167091791202</c:v>
                </c:pt>
                <c:pt idx="8">
                  <c:v>8.1766170793263004</c:v>
                </c:pt>
                <c:pt idx="9">
                  <c:v>8.2502294708362705</c:v>
                </c:pt>
                <c:pt idx="10">
                  <c:v>7.6864596141895696</c:v>
                </c:pt>
                <c:pt idx="11">
                  <c:v>8.0346155124577905</c:v>
                </c:pt>
                <c:pt idx="12">
                  <c:v>8.1072507969532506</c:v>
                </c:pt>
                <c:pt idx="13">
                  <c:v>8.7098504798626504</c:v>
                </c:pt>
                <c:pt idx="14">
                  <c:v>8.7060665007786699</c:v>
                </c:pt>
                <c:pt idx="15">
                  <c:v>8.8793461783916801</c:v>
                </c:pt>
                <c:pt idx="16">
                  <c:v>8.4067149106687804</c:v>
                </c:pt>
                <c:pt idx="17">
                  <c:v>8.6960571040527999</c:v>
                </c:pt>
                <c:pt idx="18">
                  <c:v>9.0601026795316901</c:v>
                </c:pt>
                <c:pt idx="19">
                  <c:v>8.6628189490177405</c:v>
                </c:pt>
                <c:pt idx="20">
                  <c:v>8.7574273896252297</c:v>
                </c:pt>
                <c:pt idx="21">
                  <c:v>8.4242702246635801</c:v>
                </c:pt>
                <c:pt idx="22">
                  <c:v>9.2053753376039609</c:v>
                </c:pt>
                <c:pt idx="23">
                  <c:v>9.3411441152858696</c:v>
                </c:pt>
              </c:numCache>
            </c:numRef>
          </c:val>
          <c:smooth val="0"/>
          <c:extLst>
            <c:ext xmlns:c16="http://schemas.microsoft.com/office/drawing/2014/chart" uri="{C3380CC4-5D6E-409C-BE32-E72D297353CC}">
              <c16:uniqueId val="{00000002-1CE7-4CA3-B570-EAB4EB68A1BC}"/>
            </c:ext>
          </c:extLst>
        </c:ser>
        <c:ser>
          <c:idx val="2"/>
          <c:order val="3"/>
          <c:tx>
            <c:strRef>
              <c:f>hour!$A$13</c:f>
              <c:strCache>
                <c:ptCount val="1"/>
                <c:pt idx="0">
                  <c:v>NR</c:v>
                </c:pt>
              </c:strCache>
            </c:strRef>
          </c:tx>
          <c:spPr>
            <a:ln w="28575" cap="rnd">
              <a:solidFill>
                <a:schemeClr val="accent3"/>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197072072072072</c:v>
                </c:pt>
                <c:pt idx="5">
                  <c:v>0.69853045009084602</c:v>
                </c:pt>
                <c:pt idx="6">
                  <c:v>1.35885159080256</c:v>
                </c:pt>
                <c:pt idx="7">
                  <c:v>2.5769569329140301</c:v>
                </c:pt>
                <c:pt idx="8">
                  <c:v>3.3999313733741596</c:v>
                </c:pt>
                <c:pt idx="9">
                  <c:v>3.5664288038501897</c:v>
                </c:pt>
                <c:pt idx="10">
                  <c:v>3.4329294819229297</c:v>
                </c:pt>
                <c:pt idx="11">
                  <c:v>3.37117396358</c:v>
                </c:pt>
                <c:pt idx="12">
                  <c:v>3.5265632675977203</c:v>
                </c:pt>
                <c:pt idx="13">
                  <c:v>3.7376534983525098</c:v>
                </c:pt>
                <c:pt idx="14">
                  <c:v>4.1314844664581498</c:v>
                </c:pt>
                <c:pt idx="15">
                  <c:v>4.4890554566431806</c:v>
                </c:pt>
                <c:pt idx="16">
                  <c:v>4.8816051770746407</c:v>
                </c:pt>
                <c:pt idx="17">
                  <c:v>4.9156992184536001</c:v>
                </c:pt>
                <c:pt idx="18">
                  <c:v>4.94297440818523</c:v>
                </c:pt>
                <c:pt idx="19">
                  <c:v>4.1035195746517896</c:v>
                </c:pt>
                <c:pt idx="20">
                  <c:v>4.3931030810733995</c:v>
                </c:pt>
                <c:pt idx="21">
                  <c:v>3.9353123913555401</c:v>
                </c:pt>
                <c:pt idx="22">
                  <c:v>2.6332082893251196</c:v>
                </c:pt>
                <c:pt idx="23">
                  <c:v>2.2187586974672899</c:v>
                </c:pt>
              </c:numCache>
            </c:numRef>
          </c:val>
          <c:smooth val="0"/>
          <c:extLst>
            <c:ext xmlns:c16="http://schemas.microsoft.com/office/drawing/2014/chart" uri="{C3380CC4-5D6E-409C-BE32-E72D297353CC}">
              <c16:uniqueId val="{00000003-1CE7-4CA3-B570-EAB4EB68A1BC}"/>
            </c:ext>
          </c:extLst>
        </c:ser>
        <c:dLbls>
          <c:showLegendKey val="0"/>
          <c:showVal val="0"/>
          <c:showCatName val="0"/>
          <c:showSerName val="0"/>
          <c:showPercent val="0"/>
          <c:showBubbleSize val="0"/>
        </c:dLbls>
        <c:smooth val="0"/>
        <c:axId val="90599664"/>
        <c:axId val="90586352"/>
      </c:lineChart>
      <c:catAx>
        <c:axId val="90599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4306950739566298"/>
              <c:y val="0.907036307961504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86352"/>
        <c:crosses val="autoZero"/>
        <c:auto val="1"/>
        <c:lblAlgn val="ctr"/>
        <c:lblOffset val="100"/>
        <c:noMultiLvlLbl val="0"/>
      </c:catAx>
      <c:valAx>
        <c:axId val="90586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99664"/>
        <c:crosses val="autoZero"/>
        <c:crossBetween val="between"/>
      </c:valAx>
      <c:spPr>
        <a:noFill/>
        <a:ln>
          <a:noFill/>
        </a:ln>
        <a:effectLst/>
      </c:spPr>
    </c:plotArea>
    <c:legend>
      <c:legendPos val="b"/>
      <c:layout>
        <c:manualLayout>
          <c:xMode val="edge"/>
          <c:yMode val="edge"/>
          <c:x val="0.24510835184063534"/>
          <c:y val="0.90717756815051587"/>
          <c:w val="0.50978329631872943"/>
          <c:h val="9.28224318494841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15048118985127"/>
          <c:y val="5.0925925925925923E-2"/>
          <c:w val="0.79415726159230093"/>
          <c:h val="0.77185914260717392"/>
        </c:manualLayout>
      </c:layout>
      <c:scatterChart>
        <c:scatterStyle val="smoothMarker"/>
        <c:varyColors val="0"/>
        <c:ser>
          <c:idx val="0"/>
          <c:order val="0"/>
          <c:tx>
            <c:strRef>
              <c:f>Sheet2!$B$1</c:f>
              <c:strCache>
                <c:ptCount val="1"/>
                <c:pt idx="0">
                  <c:v>Average waiting tim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2!$B$2:$B$32</c:f>
              <c:numCache>
                <c:formatCode>General</c:formatCode>
                <c:ptCount val="31"/>
                <c:pt idx="0">
                  <c:v>620.29719910501797</c:v>
                </c:pt>
                <c:pt idx="1">
                  <c:v>571.16123100699303</c:v>
                </c:pt>
                <c:pt idx="2">
                  <c:v>530.41986504672104</c:v>
                </c:pt>
                <c:pt idx="3">
                  <c:v>482.96365662516899</c:v>
                </c:pt>
                <c:pt idx="4">
                  <c:v>432.36002232291497</c:v>
                </c:pt>
                <c:pt idx="5">
                  <c:v>389.598950944835</c:v>
                </c:pt>
                <c:pt idx="6">
                  <c:v>341.59537057899598</c:v>
                </c:pt>
                <c:pt idx="7">
                  <c:v>321.695470619567</c:v>
                </c:pt>
                <c:pt idx="8">
                  <c:v>305.31687169688701</c:v>
                </c:pt>
                <c:pt idx="9">
                  <c:v>286.45582135337798</c:v>
                </c:pt>
                <c:pt idx="10">
                  <c:v>266.36151894733803</c:v>
                </c:pt>
                <c:pt idx="11">
                  <c:v>248.21322772876701</c:v>
                </c:pt>
                <c:pt idx="12">
                  <c:v>239.31749970149801</c:v>
                </c:pt>
                <c:pt idx="13">
                  <c:v>236.27185768783301</c:v>
                </c:pt>
                <c:pt idx="14">
                  <c:v>233.47731029087899</c:v>
                </c:pt>
                <c:pt idx="15">
                  <c:v>230.39733261059399</c:v>
                </c:pt>
                <c:pt idx="16">
                  <c:v>227.12992027677601</c:v>
                </c:pt>
                <c:pt idx="17">
                  <c:v>223.691280389833</c:v>
                </c:pt>
                <c:pt idx="18">
                  <c:v>230.10153928384699</c:v>
                </c:pt>
                <c:pt idx="19">
                  <c:v>233.400579313127</c:v>
                </c:pt>
                <c:pt idx="20">
                  <c:v>235.942161280888</c:v>
                </c:pt>
                <c:pt idx="21">
                  <c:v>238.85626676486501</c:v>
                </c:pt>
                <c:pt idx="22">
                  <c:v>241.94764659740801</c:v>
                </c:pt>
                <c:pt idx="23">
                  <c:v>244.485509768708</c:v>
                </c:pt>
                <c:pt idx="24">
                  <c:v>256.42468351920797</c:v>
                </c:pt>
                <c:pt idx="25">
                  <c:v>262.18185329792499</c:v>
                </c:pt>
                <c:pt idx="26">
                  <c:v>266.88252677869599</c:v>
                </c:pt>
                <c:pt idx="27">
                  <c:v>272.04427049242997</c:v>
                </c:pt>
                <c:pt idx="28">
                  <c:v>277.59470112856098</c:v>
                </c:pt>
                <c:pt idx="29">
                  <c:v>282.48447822651099</c:v>
                </c:pt>
                <c:pt idx="30">
                  <c:v>296.46986283580901</c:v>
                </c:pt>
              </c:numCache>
            </c:numRef>
          </c:yVal>
          <c:smooth val="1"/>
          <c:extLst>
            <c:ext xmlns:c16="http://schemas.microsoft.com/office/drawing/2014/chart" uri="{C3380CC4-5D6E-409C-BE32-E72D297353CC}">
              <c16:uniqueId val="{00000000-0319-43A8-A784-7660F0E74A4C}"/>
            </c:ext>
          </c:extLst>
        </c:ser>
        <c:dLbls>
          <c:showLegendKey val="0"/>
          <c:showVal val="0"/>
          <c:showCatName val="0"/>
          <c:showSerName val="0"/>
          <c:showPercent val="0"/>
          <c:showBubbleSize val="0"/>
        </c:dLbls>
        <c:axId val="31495952"/>
        <c:axId val="31515504"/>
      </c:scatterChart>
      <c:scatterChart>
        <c:scatterStyle val="smoothMarker"/>
        <c:varyColors val="0"/>
        <c:ser>
          <c:idx val="1"/>
          <c:order val="1"/>
          <c:tx>
            <c:strRef>
              <c:f>Sheet2!$C$1</c:f>
              <c:strCache>
                <c:ptCount val="1"/>
                <c:pt idx="0">
                  <c:v>Average waiting time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2!$C$2:$C$32</c:f>
              <c:numCache>
                <c:formatCode>General</c:formatCode>
                <c:ptCount val="31"/>
                <c:pt idx="1">
                  <c:v>-4.9135968098024936</c:v>
                </c:pt>
                <c:pt idx="2">
                  <c:v>-4.0741365960271994</c:v>
                </c:pt>
                <c:pt idx="3">
                  <c:v>-4.7456208421552049</c:v>
                </c:pt>
                <c:pt idx="4">
                  <c:v>-5.0603634302254026</c:v>
                </c:pt>
                <c:pt idx="5">
                  <c:v>-4.2761071378079976</c:v>
                </c:pt>
                <c:pt idx="6">
                  <c:v>-4.8003580365839014</c:v>
                </c:pt>
                <c:pt idx="7">
                  <c:v>-1.9899899959428979</c:v>
                </c:pt>
                <c:pt idx="8">
                  <c:v>-1.6378598922679999</c:v>
                </c:pt>
                <c:pt idx="9">
                  <c:v>-1.886105034350902</c:v>
                </c:pt>
                <c:pt idx="10">
                  <c:v>-2.0094302406039959</c:v>
                </c:pt>
                <c:pt idx="11">
                  <c:v>-1.8148291218571018</c:v>
                </c:pt>
                <c:pt idx="12">
                  <c:v>-0.88957280272690009</c:v>
                </c:pt>
                <c:pt idx="13">
                  <c:v>-0.30456420136650025</c:v>
                </c:pt>
                <c:pt idx="14">
                  <c:v>-0.27945473969540158</c:v>
                </c:pt>
                <c:pt idx="15">
                  <c:v>-0.30799776802849976</c:v>
                </c:pt>
                <c:pt idx="16">
                  <c:v>-0.32674123338179867</c:v>
                </c:pt>
                <c:pt idx="17">
                  <c:v>-0.34386398869430079</c:v>
                </c:pt>
                <c:pt idx="18">
                  <c:v>0.64102588940139926</c:v>
                </c:pt>
                <c:pt idx="19">
                  <c:v>0.32990400292800076</c:v>
                </c:pt>
                <c:pt idx="20">
                  <c:v>0.25415819677610046</c:v>
                </c:pt>
                <c:pt idx="21">
                  <c:v>0.29141054839770109</c:v>
                </c:pt>
                <c:pt idx="22">
                  <c:v>0.30913798325429981</c:v>
                </c:pt>
                <c:pt idx="23">
                  <c:v>0.25378631712999888</c:v>
                </c:pt>
                <c:pt idx="24">
                  <c:v>1.1939173750499976</c:v>
                </c:pt>
                <c:pt idx="25">
                  <c:v>0.5757169778717014</c:v>
                </c:pt>
                <c:pt idx="26">
                  <c:v>0.47006734807710016</c:v>
                </c:pt>
                <c:pt idx="27">
                  <c:v>0.51617437137339839</c:v>
                </c:pt>
                <c:pt idx="28">
                  <c:v>0.55504306361310118</c:v>
                </c:pt>
                <c:pt idx="29">
                  <c:v>0.48897770979500021</c:v>
                </c:pt>
                <c:pt idx="30">
                  <c:v>1.3985384609298024</c:v>
                </c:pt>
              </c:numCache>
            </c:numRef>
          </c:yVal>
          <c:smooth val="1"/>
          <c:extLst>
            <c:ext xmlns:c16="http://schemas.microsoft.com/office/drawing/2014/chart" uri="{C3380CC4-5D6E-409C-BE32-E72D297353CC}">
              <c16:uniqueId val="{00000001-0319-43A8-A784-7660F0E74A4C}"/>
            </c:ext>
          </c:extLst>
        </c:ser>
        <c:dLbls>
          <c:showLegendKey val="0"/>
          <c:showVal val="0"/>
          <c:showCatName val="0"/>
          <c:showSerName val="0"/>
          <c:showPercent val="0"/>
          <c:showBubbleSize val="0"/>
        </c:dLbls>
        <c:axId val="2093112208"/>
        <c:axId val="2093118864"/>
      </c:scatterChart>
      <c:valAx>
        <c:axId val="31495952"/>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uffer (seconds)</a:t>
                </a:r>
              </a:p>
            </c:rich>
          </c:tx>
          <c:layout>
            <c:manualLayout>
              <c:xMode val="edge"/>
              <c:yMode val="edge"/>
              <c:x val="0.79719444444444443"/>
              <c:y val="0.89777704870224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15504"/>
        <c:crosses val="autoZero"/>
        <c:crossBetween val="midCat"/>
      </c:valAx>
      <c:valAx>
        <c:axId val="31515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495952"/>
        <c:crosses val="autoZero"/>
        <c:crossBetween val="midCat"/>
      </c:valAx>
      <c:valAx>
        <c:axId val="2093118864"/>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changing r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3112208"/>
        <c:crosses val="max"/>
        <c:crossBetween val="midCat"/>
      </c:valAx>
      <c:valAx>
        <c:axId val="2093112208"/>
        <c:scaling>
          <c:orientation val="minMax"/>
        </c:scaling>
        <c:delete val="1"/>
        <c:axPos val="b"/>
        <c:numFmt formatCode="General" sourceLinked="1"/>
        <c:majorTickMark val="out"/>
        <c:minorTickMark val="none"/>
        <c:tickLblPos val="nextTo"/>
        <c:crossAx val="2093118864"/>
        <c:crosses val="autoZero"/>
        <c:crossBetween val="midCat"/>
      </c:valAx>
      <c:spPr>
        <a:noFill/>
        <a:ln>
          <a:noFill/>
        </a:ln>
        <a:effectLst/>
      </c:spPr>
    </c:plotArea>
    <c:legend>
      <c:legendPos val="b"/>
      <c:layout>
        <c:manualLayout>
          <c:xMode val="edge"/>
          <c:yMode val="edge"/>
          <c:x val="7.4923009623797027E-2"/>
          <c:y val="0.89409667541557303"/>
          <c:w val="0.7195982064741907"/>
          <c:h val="7.812554680664916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344925634295717E-2"/>
          <c:y val="5.0925925925925923E-2"/>
          <c:w val="0.80499059492563441"/>
          <c:h val="0.76259988334791473"/>
        </c:manualLayout>
      </c:layout>
      <c:scatterChart>
        <c:scatterStyle val="smoothMarker"/>
        <c:varyColors val="0"/>
        <c:ser>
          <c:idx val="0"/>
          <c:order val="0"/>
          <c:tx>
            <c:strRef>
              <c:f>buffer!$B$1</c:f>
              <c:strCache>
                <c:ptCount val="1"/>
                <c:pt idx="0">
                  <c:v>Miss risk</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buffe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buffer!$B$2:$B$32</c:f>
              <c:numCache>
                <c:formatCode>General</c:formatCode>
                <c:ptCount val="31"/>
                <c:pt idx="0">
                  <c:v>62.090076756520297</c:v>
                </c:pt>
                <c:pt idx="1">
                  <c:v>56.309788944024199</c:v>
                </c:pt>
                <c:pt idx="2">
                  <c:v>51.591155732092794</c:v>
                </c:pt>
                <c:pt idx="3">
                  <c:v>46.345566539402697</c:v>
                </c:pt>
                <c:pt idx="4">
                  <c:v>40.884792577345003</c:v>
                </c:pt>
                <c:pt idx="5">
                  <c:v>36.003564133969604</c:v>
                </c:pt>
                <c:pt idx="6">
                  <c:v>29.692379579204598</c:v>
                </c:pt>
                <c:pt idx="7">
                  <c:v>26.865076400004</c:v>
                </c:pt>
                <c:pt idx="8">
                  <c:v>24.565297410798301</c:v>
                </c:pt>
                <c:pt idx="9">
                  <c:v>22.0284092833157</c:v>
                </c:pt>
                <c:pt idx="10">
                  <c:v>19.382760817879898</c:v>
                </c:pt>
                <c:pt idx="11">
                  <c:v>16.891403971806902</c:v>
                </c:pt>
                <c:pt idx="12">
                  <c:v>14.350534319385499</c:v>
                </c:pt>
                <c:pt idx="13">
                  <c:v>13.208200931968401</c:v>
                </c:pt>
                <c:pt idx="14">
                  <c:v>12.2405873543936</c:v>
                </c:pt>
                <c:pt idx="15">
                  <c:v>11.2057407639417</c:v>
                </c:pt>
                <c:pt idx="16">
                  <c:v>10.121381776266999</c:v>
                </c:pt>
                <c:pt idx="17">
                  <c:v>9.0504330002696012</c:v>
                </c:pt>
                <c:pt idx="18">
                  <c:v>7.9598776451335702</c:v>
                </c:pt>
                <c:pt idx="19">
                  <c:v>7.450015578726001</c:v>
                </c:pt>
                <c:pt idx="20">
                  <c:v>6.9991808607921602</c:v>
                </c:pt>
                <c:pt idx="21">
                  <c:v>6.5322085611881002</c:v>
                </c:pt>
                <c:pt idx="22">
                  <c:v>6.0409697040907604</c:v>
                </c:pt>
                <c:pt idx="23">
                  <c:v>5.5569802415381204</c:v>
                </c:pt>
                <c:pt idx="24">
                  <c:v>5.0145996783148599</c:v>
                </c:pt>
                <c:pt idx="25">
                  <c:v>4.7550479409105701</c:v>
                </c:pt>
                <c:pt idx="26">
                  <c:v>4.5231812443445198</c:v>
                </c:pt>
                <c:pt idx="27">
                  <c:v>4.2845064257886998</c:v>
                </c:pt>
                <c:pt idx="28">
                  <c:v>4.0288092402063898</c:v>
                </c:pt>
                <c:pt idx="29">
                  <c:v>3.7848154717543698</c:v>
                </c:pt>
                <c:pt idx="30">
                  <c:v>3.48595671591444</c:v>
                </c:pt>
              </c:numCache>
            </c:numRef>
          </c:yVal>
          <c:smooth val="1"/>
          <c:extLst>
            <c:ext xmlns:c16="http://schemas.microsoft.com/office/drawing/2014/chart" uri="{C3380CC4-5D6E-409C-BE32-E72D297353CC}">
              <c16:uniqueId val="{00000000-9336-4154-825B-4E23F3DC46BC}"/>
            </c:ext>
          </c:extLst>
        </c:ser>
        <c:dLbls>
          <c:showLegendKey val="0"/>
          <c:showVal val="0"/>
          <c:showCatName val="0"/>
          <c:showSerName val="0"/>
          <c:showPercent val="0"/>
          <c:showBubbleSize val="0"/>
        </c:dLbls>
        <c:axId val="668474848"/>
        <c:axId val="668481920"/>
      </c:scatterChart>
      <c:scatterChart>
        <c:scatterStyle val="smoothMarker"/>
        <c:varyColors val="0"/>
        <c:ser>
          <c:idx val="1"/>
          <c:order val="1"/>
          <c:tx>
            <c:strRef>
              <c:f>buffer!$C$1</c:f>
              <c:strCache>
                <c:ptCount val="1"/>
                <c:pt idx="0">
                  <c:v>Miss risk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buffe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buffer!$C$2:$C$32</c:f>
              <c:numCache>
                <c:formatCode>General</c:formatCode>
                <c:ptCount val="31"/>
                <c:pt idx="1">
                  <c:v>-0.57802878124960988</c:v>
                </c:pt>
                <c:pt idx="2">
                  <c:v>-0.47186332119314045</c:v>
                </c:pt>
                <c:pt idx="3">
                  <c:v>-0.52455891926900977</c:v>
                </c:pt>
                <c:pt idx="4">
                  <c:v>-0.54607739620576934</c:v>
                </c:pt>
                <c:pt idx="5">
                  <c:v>-0.48812284433753989</c:v>
                </c:pt>
                <c:pt idx="6">
                  <c:v>-0.63111845547650058</c:v>
                </c:pt>
                <c:pt idx="7">
                  <c:v>-0.28273031792005981</c:v>
                </c:pt>
                <c:pt idx="8">
                  <c:v>-0.22997789892056986</c:v>
                </c:pt>
                <c:pt idx="9">
                  <c:v>-0.25368881274826016</c:v>
                </c:pt>
                <c:pt idx="10">
                  <c:v>-0.26456484654358015</c:v>
                </c:pt>
                <c:pt idx="11">
                  <c:v>-0.24913568460729962</c:v>
                </c:pt>
                <c:pt idx="12">
                  <c:v>-0.25408696524214031</c:v>
                </c:pt>
                <c:pt idx="13">
                  <c:v>-0.11423333874170982</c:v>
                </c:pt>
                <c:pt idx="14">
                  <c:v>-9.6761357757480043E-2</c:v>
                </c:pt>
                <c:pt idx="15">
                  <c:v>-0.10348465904519007</c:v>
                </c:pt>
                <c:pt idx="16">
                  <c:v>-0.1084358987674701</c:v>
                </c:pt>
                <c:pt idx="17">
                  <c:v>-0.10709487759973975</c:v>
                </c:pt>
                <c:pt idx="18">
                  <c:v>-0.1090555355136031</c:v>
                </c:pt>
                <c:pt idx="19">
                  <c:v>-5.0986206640756926E-2</c:v>
                </c:pt>
                <c:pt idx="20">
                  <c:v>-4.5083471793384081E-2</c:v>
                </c:pt>
                <c:pt idx="21">
                  <c:v>-4.6697229960405998E-2</c:v>
                </c:pt>
                <c:pt idx="22">
                  <c:v>-4.9123885709733986E-2</c:v>
                </c:pt>
                <c:pt idx="23">
                  <c:v>-4.8398946255263996E-2</c:v>
                </c:pt>
                <c:pt idx="24">
                  <c:v>-5.4238056322326055E-2</c:v>
                </c:pt>
                <c:pt idx="25">
                  <c:v>-2.5955173740428973E-2</c:v>
                </c:pt>
                <c:pt idx="26">
                  <c:v>-2.3186669656605031E-2</c:v>
                </c:pt>
                <c:pt idx="27">
                  <c:v>-2.3867481855582007E-2</c:v>
                </c:pt>
                <c:pt idx="28">
                  <c:v>-2.5569718558231001E-2</c:v>
                </c:pt>
                <c:pt idx="29">
                  <c:v>-2.4399376845201992E-2</c:v>
                </c:pt>
                <c:pt idx="30">
                  <c:v>-2.9885875583992982E-2</c:v>
                </c:pt>
              </c:numCache>
            </c:numRef>
          </c:yVal>
          <c:smooth val="1"/>
          <c:extLst>
            <c:ext xmlns:c16="http://schemas.microsoft.com/office/drawing/2014/chart" uri="{C3380CC4-5D6E-409C-BE32-E72D297353CC}">
              <c16:uniqueId val="{00000001-9336-4154-825B-4E23F3DC46BC}"/>
            </c:ext>
          </c:extLst>
        </c:ser>
        <c:dLbls>
          <c:showLegendKey val="0"/>
          <c:showVal val="0"/>
          <c:showCatName val="0"/>
          <c:showSerName val="0"/>
          <c:showPercent val="0"/>
          <c:showBubbleSize val="0"/>
        </c:dLbls>
        <c:axId val="31505936"/>
        <c:axId val="31510096"/>
      </c:scatterChart>
      <c:valAx>
        <c:axId val="668474848"/>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uffer</a:t>
                </a:r>
                <a:r>
                  <a:rPr lang="en-US" baseline="0"/>
                  <a:t> (seconds)</a:t>
                </a:r>
                <a:endParaRPr lang="en-US"/>
              </a:p>
            </c:rich>
          </c:tx>
          <c:layout>
            <c:manualLayout>
              <c:xMode val="edge"/>
              <c:yMode val="edge"/>
              <c:x val="0.85321522309711284"/>
              <c:y val="0.893147419072615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81920"/>
        <c:crosses val="autoZero"/>
        <c:crossBetween val="midCat"/>
      </c:valAx>
      <c:valAx>
        <c:axId val="668481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ss</a:t>
                </a:r>
                <a:r>
                  <a:rPr lang="en-US" baseline="0"/>
                  <a:t>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74848"/>
        <c:crosses val="autoZero"/>
        <c:crossBetween val="midCat"/>
      </c:valAx>
      <c:valAx>
        <c:axId val="31510096"/>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ss</a:t>
                </a:r>
                <a:r>
                  <a:rPr lang="en-US" baseline="0"/>
                  <a:t> risk changing rate (%/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05936"/>
        <c:crosses val="max"/>
        <c:crossBetween val="midCat"/>
      </c:valAx>
      <c:valAx>
        <c:axId val="31505936"/>
        <c:scaling>
          <c:orientation val="minMax"/>
        </c:scaling>
        <c:delete val="1"/>
        <c:axPos val="b"/>
        <c:numFmt formatCode="General" sourceLinked="1"/>
        <c:majorTickMark val="out"/>
        <c:minorTickMark val="none"/>
        <c:tickLblPos val="nextTo"/>
        <c:crossAx val="3151009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133319873477346E-2"/>
          <c:y val="4.9382716049382713E-2"/>
          <c:w val="0.89280907194293002"/>
          <c:h val="0.69044875008601458"/>
        </c:manualLayout>
      </c:layout>
      <c:barChart>
        <c:barDir val="col"/>
        <c:grouping val="clustered"/>
        <c:varyColors val="0"/>
        <c:ser>
          <c:idx val="0"/>
          <c:order val="0"/>
          <c:tx>
            <c:strRef>
              <c:f>walking!$A$2</c:f>
              <c:strCache>
                <c:ptCount val="1"/>
                <c:pt idx="0">
                  <c:v>GR waiting time</c:v>
                </c:pt>
              </c:strCache>
            </c:strRef>
          </c:tx>
          <c:spPr>
            <a:solidFill>
              <a:schemeClr val="accent6"/>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2:$K$2</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1F45-486B-847F-DCC559703BBD}"/>
            </c:ext>
          </c:extLst>
        </c:ser>
        <c:ser>
          <c:idx val="1"/>
          <c:order val="1"/>
          <c:tx>
            <c:strRef>
              <c:f>walking!$A$3</c:f>
              <c:strCache>
                <c:ptCount val="1"/>
                <c:pt idx="0">
                  <c:v>PR optimal waiting time</c:v>
                </c:pt>
              </c:strCache>
            </c:strRef>
          </c:tx>
          <c:spPr>
            <a:solidFill>
              <a:schemeClr val="accent4"/>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3:$K$3</c:f>
              <c:numCache>
                <c:formatCode>General</c:formatCode>
                <c:ptCount val="10"/>
                <c:pt idx="0">
                  <c:v>183.568265720976</c:v>
                </c:pt>
                <c:pt idx="1">
                  <c:v>192.74554685722899</c:v>
                </c:pt>
                <c:pt idx="2">
                  <c:v>200.71206304120699</c:v>
                </c:pt>
                <c:pt idx="3">
                  <c:v>209.03298151981201</c:v>
                </c:pt>
                <c:pt idx="4">
                  <c:v>218.53204337750299</c:v>
                </c:pt>
                <c:pt idx="5">
                  <c:v>228.94000613574801</c:v>
                </c:pt>
                <c:pt idx="6">
                  <c:v>240.104771669754</c:v>
                </c:pt>
                <c:pt idx="7">
                  <c:v>250.42900767010499</c:v>
                </c:pt>
                <c:pt idx="8">
                  <c:v>260.414828552296</c:v>
                </c:pt>
                <c:pt idx="9">
                  <c:v>270.12133922757499</c:v>
                </c:pt>
              </c:numCache>
            </c:numRef>
          </c:val>
          <c:extLst>
            <c:ext xmlns:c16="http://schemas.microsoft.com/office/drawing/2014/chart" uri="{C3380CC4-5D6E-409C-BE32-E72D297353CC}">
              <c16:uniqueId val="{00000001-1F45-486B-847F-DCC559703BBD}"/>
            </c:ext>
          </c:extLst>
        </c:ser>
        <c:dLbls>
          <c:showLegendKey val="0"/>
          <c:showVal val="0"/>
          <c:showCatName val="0"/>
          <c:showSerName val="0"/>
          <c:showPercent val="0"/>
          <c:showBubbleSize val="0"/>
        </c:dLbls>
        <c:gapWidth val="219"/>
        <c:axId val="805946735"/>
        <c:axId val="805928431"/>
      </c:barChart>
      <c:lineChart>
        <c:grouping val="standard"/>
        <c:varyColors val="0"/>
        <c:ser>
          <c:idx val="2"/>
          <c:order val="2"/>
          <c:tx>
            <c:strRef>
              <c:f>walking!$A$4</c:f>
              <c:strCache>
                <c:ptCount val="1"/>
                <c:pt idx="0">
                  <c:v>ER optimal waiting time</c:v>
                </c:pt>
              </c:strCache>
            </c:strRef>
          </c:tx>
          <c:spPr>
            <a:ln w="28575" cap="rnd">
              <a:solidFill>
                <a:schemeClr val="accent1"/>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4:$K$4</c:f>
              <c:numCache>
                <c:formatCode>General</c:formatCode>
                <c:ptCount val="10"/>
                <c:pt idx="0">
                  <c:v>361</c:v>
                </c:pt>
                <c:pt idx="1">
                  <c:v>361</c:v>
                </c:pt>
                <c:pt idx="2">
                  <c:v>361</c:v>
                </c:pt>
                <c:pt idx="3">
                  <c:v>361</c:v>
                </c:pt>
                <c:pt idx="4">
                  <c:v>361</c:v>
                </c:pt>
                <c:pt idx="5">
                  <c:v>361</c:v>
                </c:pt>
                <c:pt idx="6">
                  <c:v>361</c:v>
                </c:pt>
                <c:pt idx="7">
                  <c:v>361</c:v>
                </c:pt>
                <c:pt idx="8">
                  <c:v>361</c:v>
                </c:pt>
                <c:pt idx="9">
                  <c:v>361</c:v>
                </c:pt>
              </c:numCache>
            </c:numRef>
          </c:val>
          <c:smooth val="0"/>
          <c:extLst>
            <c:ext xmlns:c16="http://schemas.microsoft.com/office/drawing/2014/chart" uri="{C3380CC4-5D6E-409C-BE32-E72D297353CC}">
              <c16:uniqueId val="{00000002-1F45-486B-847F-DCC559703BBD}"/>
            </c:ext>
          </c:extLst>
        </c:ser>
        <c:ser>
          <c:idx val="3"/>
          <c:order val="3"/>
          <c:tx>
            <c:strRef>
              <c:f>walking!$A$5</c:f>
              <c:strCache>
                <c:ptCount val="1"/>
                <c:pt idx="0">
                  <c:v>AR waiting time</c:v>
                </c:pt>
              </c:strCache>
            </c:strRef>
          </c:tx>
          <c:spPr>
            <a:ln w="28575" cap="rnd">
              <a:solidFill>
                <a:schemeClr val="accent2"/>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5:$K$5</c:f>
              <c:numCache>
                <c:formatCode>General</c:formatCode>
                <c:ptCount val="10"/>
                <c:pt idx="0">
                  <c:v>509</c:v>
                </c:pt>
                <c:pt idx="1">
                  <c:v>509</c:v>
                </c:pt>
                <c:pt idx="2">
                  <c:v>509</c:v>
                </c:pt>
                <c:pt idx="3">
                  <c:v>509</c:v>
                </c:pt>
                <c:pt idx="4">
                  <c:v>509</c:v>
                </c:pt>
                <c:pt idx="5">
                  <c:v>509</c:v>
                </c:pt>
                <c:pt idx="6">
                  <c:v>509</c:v>
                </c:pt>
                <c:pt idx="7">
                  <c:v>509</c:v>
                </c:pt>
                <c:pt idx="8">
                  <c:v>509</c:v>
                </c:pt>
                <c:pt idx="9">
                  <c:v>509</c:v>
                </c:pt>
              </c:numCache>
            </c:numRef>
          </c:val>
          <c:smooth val="0"/>
          <c:extLst>
            <c:ext xmlns:c16="http://schemas.microsoft.com/office/drawing/2014/chart" uri="{C3380CC4-5D6E-409C-BE32-E72D297353CC}">
              <c16:uniqueId val="{00000003-1F45-486B-847F-DCC559703BBD}"/>
            </c:ext>
          </c:extLst>
        </c:ser>
        <c:ser>
          <c:idx val="4"/>
          <c:order val="4"/>
          <c:tx>
            <c:strRef>
              <c:f>walking!$A$6</c:f>
              <c:strCache>
                <c:ptCount val="1"/>
                <c:pt idx="0">
                  <c:v>NR waiting time</c:v>
                </c:pt>
              </c:strCache>
            </c:strRef>
          </c:tx>
          <c:spPr>
            <a:ln w="28575" cap="rnd">
              <a:solidFill>
                <a:schemeClr val="accent3"/>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6:$K$6</c:f>
              <c:numCache>
                <c:formatCode>General</c:formatCode>
                <c:ptCount val="10"/>
                <c:pt idx="0">
                  <c:v>224</c:v>
                </c:pt>
                <c:pt idx="1">
                  <c:v>224</c:v>
                </c:pt>
                <c:pt idx="2">
                  <c:v>224</c:v>
                </c:pt>
                <c:pt idx="3">
                  <c:v>224</c:v>
                </c:pt>
                <c:pt idx="4">
                  <c:v>224</c:v>
                </c:pt>
                <c:pt idx="5">
                  <c:v>224</c:v>
                </c:pt>
                <c:pt idx="6">
                  <c:v>224</c:v>
                </c:pt>
                <c:pt idx="7">
                  <c:v>224</c:v>
                </c:pt>
                <c:pt idx="8">
                  <c:v>224</c:v>
                </c:pt>
                <c:pt idx="9">
                  <c:v>224</c:v>
                </c:pt>
              </c:numCache>
            </c:numRef>
          </c:val>
          <c:smooth val="0"/>
          <c:extLst>
            <c:ext xmlns:c16="http://schemas.microsoft.com/office/drawing/2014/chart" uri="{C3380CC4-5D6E-409C-BE32-E72D297353CC}">
              <c16:uniqueId val="{00000004-1F45-486B-847F-DCC559703BBD}"/>
            </c:ext>
          </c:extLst>
        </c:ser>
        <c:dLbls>
          <c:showLegendKey val="0"/>
          <c:showVal val="0"/>
          <c:showCatName val="0"/>
          <c:showSerName val="0"/>
          <c:showPercent val="0"/>
          <c:showBubbleSize val="0"/>
        </c:dLbls>
        <c:marker val="1"/>
        <c:smooth val="0"/>
        <c:axId val="805946735"/>
        <c:axId val="805928431"/>
      </c:lineChart>
      <c:catAx>
        <c:axId val="805946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lking time (seconds)</a:t>
                </a:r>
                <a:endParaRPr lang="en-US"/>
              </a:p>
            </c:rich>
          </c:tx>
          <c:layout>
            <c:manualLayout>
              <c:xMode val="edge"/>
              <c:yMode val="edge"/>
              <c:x val="0.78252136752136747"/>
              <c:y val="0.8979492170220296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28431"/>
        <c:crosses val="autoZero"/>
        <c:auto val="1"/>
        <c:lblAlgn val="ctr"/>
        <c:lblOffset val="100"/>
        <c:noMultiLvlLbl val="0"/>
      </c:catAx>
      <c:valAx>
        <c:axId val="8059284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46735"/>
        <c:crosses val="autoZero"/>
        <c:crossBetween val="between"/>
      </c:valAx>
      <c:spPr>
        <a:noFill/>
        <a:ln>
          <a:noFill/>
        </a:ln>
        <a:effectLst/>
      </c:spPr>
    </c:plotArea>
    <c:legend>
      <c:legendPos val="b"/>
      <c:layout>
        <c:manualLayout>
          <c:xMode val="edge"/>
          <c:yMode val="edge"/>
          <c:x val="6.8272595733225666E-2"/>
          <c:y val="0.83395637343084938"/>
          <c:w val="0.78653156336227203"/>
          <c:h val="0.136081079752671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6096137021333859E-2"/>
          <c:y val="5.0925925925925923E-2"/>
          <c:w val="0.90283094420889698"/>
          <c:h val="0.69315543890347031"/>
        </c:manualLayout>
      </c:layout>
      <c:barChart>
        <c:barDir val="col"/>
        <c:grouping val="clustered"/>
        <c:varyColors val="0"/>
        <c:ser>
          <c:idx val="0"/>
          <c:order val="0"/>
          <c:tx>
            <c:strRef>
              <c:f>walking!$A$16</c:f>
              <c:strCache>
                <c:ptCount val="1"/>
                <c:pt idx="0">
                  <c:v>GR miss risk</c:v>
                </c:pt>
              </c:strCache>
            </c:strRef>
          </c:tx>
          <c:spPr>
            <a:solidFill>
              <a:schemeClr val="accent6"/>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6:$K$16</c:f>
              <c:numCache>
                <c:formatCode>General</c:formatCode>
                <c:ptCount val="10"/>
                <c:pt idx="0">
                  <c:v>61.895099238493998</c:v>
                </c:pt>
                <c:pt idx="1">
                  <c:v>64.855108869195405</c:v>
                </c:pt>
                <c:pt idx="2">
                  <c:v>64.56569456820435</c:v>
                </c:pt>
                <c:pt idx="3">
                  <c:v>63.960593231504333</c:v>
                </c:pt>
                <c:pt idx="4">
                  <c:v>63.155326380440492</c:v>
                </c:pt>
                <c:pt idx="5">
                  <c:v>62.220579348256223</c:v>
                </c:pt>
                <c:pt idx="6">
                  <c:v>61.587561475131672</c:v>
                </c:pt>
                <c:pt idx="7">
                  <c:v>60.522799305501621</c:v>
                </c:pt>
                <c:pt idx="8">
                  <c:v>59.530757606572934</c:v>
                </c:pt>
                <c:pt idx="9">
                  <c:v>58.65542647664109</c:v>
                </c:pt>
              </c:numCache>
            </c:numRef>
          </c:val>
          <c:extLst>
            <c:ext xmlns:c16="http://schemas.microsoft.com/office/drawing/2014/chart" uri="{C3380CC4-5D6E-409C-BE32-E72D297353CC}">
              <c16:uniqueId val="{00000000-A634-4E24-9209-91C2E137C757}"/>
            </c:ext>
          </c:extLst>
        </c:ser>
        <c:ser>
          <c:idx val="1"/>
          <c:order val="1"/>
          <c:tx>
            <c:strRef>
              <c:f>walking!$A$17</c:f>
              <c:strCache>
                <c:ptCount val="1"/>
                <c:pt idx="0">
                  <c:v>PR optimal miss risk</c:v>
                </c:pt>
              </c:strCache>
            </c:strRef>
          </c:tx>
          <c:spPr>
            <a:solidFill>
              <a:schemeClr val="accent4"/>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7:$K$17</c:f>
              <c:numCache>
                <c:formatCode>General</c:formatCode>
                <c:ptCount val="10"/>
                <c:pt idx="0">
                  <c:v>4.85581424731601</c:v>
                </c:pt>
                <c:pt idx="1">
                  <c:v>5.4754738818729294</c:v>
                </c:pt>
                <c:pt idx="2">
                  <c:v>6.11524316017577</c:v>
                </c:pt>
                <c:pt idx="3">
                  <c:v>6.7943622108055104</c:v>
                </c:pt>
                <c:pt idx="4">
                  <c:v>7.6340429643105594</c:v>
                </c:pt>
                <c:pt idx="5">
                  <c:v>8.5547984204005196</c:v>
                </c:pt>
                <c:pt idx="6">
                  <c:v>9.5561641449912305</c:v>
                </c:pt>
                <c:pt idx="7">
                  <c:v>10.459176307273101</c:v>
                </c:pt>
                <c:pt idx="8">
                  <c:v>11.3813068616137</c:v>
                </c:pt>
                <c:pt idx="9">
                  <c:v>12.2939874813058</c:v>
                </c:pt>
              </c:numCache>
            </c:numRef>
          </c:val>
          <c:extLst>
            <c:ext xmlns:c16="http://schemas.microsoft.com/office/drawing/2014/chart" uri="{C3380CC4-5D6E-409C-BE32-E72D297353CC}">
              <c16:uniqueId val="{00000001-A634-4E24-9209-91C2E137C757}"/>
            </c:ext>
          </c:extLst>
        </c:ser>
        <c:dLbls>
          <c:showLegendKey val="0"/>
          <c:showVal val="0"/>
          <c:showCatName val="0"/>
          <c:showSerName val="0"/>
          <c:showPercent val="0"/>
          <c:showBubbleSize val="0"/>
        </c:dLbls>
        <c:gapWidth val="219"/>
        <c:axId val="1599157312"/>
        <c:axId val="1599148992"/>
      </c:barChart>
      <c:lineChart>
        <c:grouping val="standard"/>
        <c:varyColors val="0"/>
        <c:ser>
          <c:idx val="2"/>
          <c:order val="2"/>
          <c:tx>
            <c:strRef>
              <c:f>walking!$A$18</c:f>
              <c:strCache>
                <c:ptCount val="1"/>
                <c:pt idx="0">
                  <c:v>ER optimal miss risk</c:v>
                </c:pt>
              </c:strCache>
            </c:strRef>
          </c:tx>
          <c:spPr>
            <a:ln w="28575" cap="rnd">
              <a:solidFill>
                <a:schemeClr val="accent1"/>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8:$K$18</c:f>
              <c:numCache>
                <c:formatCode>General</c:formatCode>
                <c:ptCount val="10"/>
                <c:pt idx="0">
                  <c:v>14.89</c:v>
                </c:pt>
                <c:pt idx="1">
                  <c:v>14.89</c:v>
                </c:pt>
                <c:pt idx="2">
                  <c:v>14.89</c:v>
                </c:pt>
                <c:pt idx="3">
                  <c:v>14.89</c:v>
                </c:pt>
                <c:pt idx="4">
                  <c:v>14.89</c:v>
                </c:pt>
                <c:pt idx="5">
                  <c:v>14.89</c:v>
                </c:pt>
                <c:pt idx="6">
                  <c:v>14.89</c:v>
                </c:pt>
                <c:pt idx="7">
                  <c:v>14.89</c:v>
                </c:pt>
                <c:pt idx="8">
                  <c:v>14.89</c:v>
                </c:pt>
                <c:pt idx="9">
                  <c:v>14.89</c:v>
                </c:pt>
              </c:numCache>
            </c:numRef>
          </c:val>
          <c:smooth val="0"/>
          <c:extLst>
            <c:ext xmlns:c16="http://schemas.microsoft.com/office/drawing/2014/chart" uri="{C3380CC4-5D6E-409C-BE32-E72D297353CC}">
              <c16:uniqueId val="{00000002-A634-4E24-9209-91C2E137C757}"/>
            </c:ext>
          </c:extLst>
        </c:ser>
        <c:ser>
          <c:idx val="3"/>
          <c:order val="3"/>
          <c:tx>
            <c:strRef>
              <c:f>walking!$A$19</c:f>
              <c:strCache>
                <c:ptCount val="1"/>
                <c:pt idx="0">
                  <c:v>NR miss risk</c:v>
                </c:pt>
              </c:strCache>
            </c:strRef>
          </c:tx>
          <c:spPr>
            <a:ln w="28575" cap="rnd">
              <a:solidFill>
                <a:schemeClr val="accent3"/>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9:$K$19</c:f>
              <c:numCache>
                <c:formatCode>General</c:formatCode>
                <c:ptCount val="10"/>
                <c:pt idx="0">
                  <c:v>3.7</c:v>
                </c:pt>
                <c:pt idx="1">
                  <c:v>3.7</c:v>
                </c:pt>
                <c:pt idx="2">
                  <c:v>3.7</c:v>
                </c:pt>
                <c:pt idx="3">
                  <c:v>3.7</c:v>
                </c:pt>
                <c:pt idx="4">
                  <c:v>3.7</c:v>
                </c:pt>
                <c:pt idx="5">
                  <c:v>3.7</c:v>
                </c:pt>
                <c:pt idx="6">
                  <c:v>3.7</c:v>
                </c:pt>
                <c:pt idx="7">
                  <c:v>3.7</c:v>
                </c:pt>
                <c:pt idx="8">
                  <c:v>3.7</c:v>
                </c:pt>
                <c:pt idx="9">
                  <c:v>3.7</c:v>
                </c:pt>
              </c:numCache>
            </c:numRef>
          </c:val>
          <c:smooth val="0"/>
          <c:extLst>
            <c:ext xmlns:c16="http://schemas.microsoft.com/office/drawing/2014/chart" uri="{C3380CC4-5D6E-409C-BE32-E72D297353CC}">
              <c16:uniqueId val="{00000003-A634-4E24-9209-91C2E137C757}"/>
            </c:ext>
          </c:extLst>
        </c:ser>
        <c:dLbls>
          <c:showLegendKey val="0"/>
          <c:showVal val="0"/>
          <c:showCatName val="0"/>
          <c:showSerName val="0"/>
          <c:showPercent val="0"/>
          <c:showBubbleSize val="0"/>
        </c:dLbls>
        <c:marker val="1"/>
        <c:smooth val="0"/>
        <c:axId val="1599157312"/>
        <c:axId val="1599148992"/>
      </c:lineChart>
      <c:catAx>
        <c:axId val="1599157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seconds)</a:t>
                </a:r>
              </a:p>
            </c:rich>
          </c:tx>
          <c:layout>
            <c:manualLayout>
              <c:xMode val="edge"/>
              <c:yMode val="edge"/>
              <c:x val="0.87493212055389624"/>
              <c:y val="0.814443715368912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48992"/>
        <c:crosses val="autoZero"/>
        <c:auto val="1"/>
        <c:lblAlgn val="ctr"/>
        <c:lblOffset val="100"/>
        <c:noMultiLvlLbl val="0"/>
      </c:catAx>
      <c:valAx>
        <c:axId val="15991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Miss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57312"/>
        <c:crosses val="autoZero"/>
        <c:crossBetween val="between"/>
      </c:valAx>
      <c:spPr>
        <a:noFill/>
        <a:ln>
          <a:noFill/>
        </a:ln>
        <a:effectLst/>
      </c:spPr>
    </c:plotArea>
    <c:legend>
      <c:legendPos val="b"/>
      <c:layout>
        <c:manualLayout>
          <c:xMode val="edge"/>
          <c:yMode val="edge"/>
          <c:x val="3.5333972676492353E-2"/>
          <c:y val="0.8870378615531308"/>
          <c:w val="0.84386196917692979"/>
          <c:h val="8.71423604969595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586482730994081E-2"/>
          <c:y val="5.4726368159203981E-2"/>
          <c:w val="0.88609608218686498"/>
          <c:h val="0.73990833235397813"/>
        </c:manualLayout>
      </c:layout>
      <c:barChart>
        <c:barDir val="col"/>
        <c:grouping val="clustered"/>
        <c:varyColors val="0"/>
        <c:ser>
          <c:idx val="4"/>
          <c:order val="0"/>
          <c:tx>
            <c:strRef>
              <c:f>weekday!$A$6</c:f>
              <c:strCache>
                <c:ptCount val="1"/>
                <c:pt idx="0">
                  <c:v>ER Optimal</c:v>
                </c:pt>
              </c:strCache>
            </c:strRef>
          </c:tx>
          <c:spPr>
            <a:solidFill>
              <a:schemeClr val="accent1"/>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6:$H$6</c:f>
              <c:numCache>
                <c:formatCode>General</c:formatCode>
                <c:ptCount val="7"/>
                <c:pt idx="0">
                  <c:v>293.418222497106</c:v>
                </c:pt>
                <c:pt idx="1">
                  <c:v>289.472021078132</c:v>
                </c:pt>
                <c:pt idx="2">
                  <c:v>279.432885435157</c:v>
                </c:pt>
                <c:pt idx="3">
                  <c:v>280.89943509759399</c:v>
                </c:pt>
                <c:pt idx="4">
                  <c:v>292.79628080767702</c:v>
                </c:pt>
                <c:pt idx="6">
                  <c:v>490.26873764211501</c:v>
                </c:pt>
              </c:numCache>
            </c:numRef>
          </c:val>
          <c:extLst>
            <c:ext xmlns:c16="http://schemas.microsoft.com/office/drawing/2014/chart" uri="{C3380CC4-5D6E-409C-BE32-E72D297353CC}">
              <c16:uniqueId val="{00000000-F620-4543-BFB5-9E66ADC7046F}"/>
            </c:ext>
          </c:extLst>
        </c:ser>
        <c:ser>
          <c:idx val="0"/>
          <c:order val="1"/>
          <c:tx>
            <c:strRef>
              <c:f>weekday!$A$2</c:f>
              <c:strCache>
                <c:ptCount val="1"/>
                <c:pt idx="0">
                  <c:v>AR</c:v>
                </c:pt>
              </c:strCache>
            </c:strRef>
          </c:tx>
          <c:spPr>
            <a:solidFill>
              <a:schemeClr val="accent2"/>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2:$H$2</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F620-4543-BFB5-9E66ADC7046F}"/>
            </c:ext>
          </c:extLst>
        </c:ser>
        <c:ser>
          <c:idx val="1"/>
          <c:order val="2"/>
          <c:tx>
            <c:strRef>
              <c:f>weekday!$A$3</c:f>
              <c:strCache>
                <c:ptCount val="1"/>
                <c:pt idx="0">
                  <c:v>GR</c:v>
                </c:pt>
              </c:strCache>
            </c:strRef>
          </c:tx>
          <c:spPr>
            <a:solidFill>
              <a:schemeClr val="accent6"/>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3:$H$3</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F620-4543-BFB5-9E66ADC7046F}"/>
            </c:ext>
          </c:extLst>
        </c:ser>
        <c:ser>
          <c:idx val="2"/>
          <c:order val="3"/>
          <c:tx>
            <c:strRef>
              <c:f>weekday!$A$4</c:f>
              <c:strCache>
                <c:ptCount val="1"/>
                <c:pt idx="0">
                  <c:v>PR Optimal</c:v>
                </c:pt>
              </c:strCache>
            </c:strRef>
          </c:tx>
          <c:spPr>
            <a:solidFill>
              <a:schemeClr val="accent4"/>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4:$H$4</c:f>
              <c:numCache>
                <c:formatCode>General</c:formatCode>
                <c:ptCount val="7"/>
                <c:pt idx="0">
                  <c:v>219.564688103143</c:v>
                </c:pt>
                <c:pt idx="1">
                  <c:v>217.223064698793</c:v>
                </c:pt>
                <c:pt idx="2">
                  <c:v>214.43330715886401</c:v>
                </c:pt>
                <c:pt idx="3">
                  <c:v>213.515893044416</c:v>
                </c:pt>
                <c:pt idx="4">
                  <c:v>218.028200051543</c:v>
                </c:pt>
                <c:pt idx="5">
                  <c:v>260.089103131223</c:v>
                </c:pt>
                <c:pt idx="6">
                  <c:v>245.57931763887399</c:v>
                </c:pt>
              </c:numCache>
            </c:numRef>
          </c:val>
          <c:extLst>
            <c:ext xmlns:c16="http://schemas.microsoft.com/office/drawing/2014/chart" uri="{C3380CC4-5D6E-409C-BE32-E72D297353CC}">
              <c16:uniqueId val="{00000003-F620-4543-BFB5-9E66ADC7046F}"/>
            </c:ext>
          </c:extLst>
        </c:ser>
        <c:ser>
          <c:idx val="3"/>
          <c:order val="4"/>
          <c:tx>
            <c:strRef>
              <c:f>weekday!$A$5</c:f>
              <c:strCache>
                <c:ptCount val="1"/>
                <c:pt idx="0">
                  <c:v>NR</c:v>
                </c:pt>
              </c:strCache>
            </c:strRef>
          </c:tx>
          <c:spPr>
            <a:solidFill>
              <a:schemeClr val="accent3"/>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5:$H$5</c:f>
              <c:numCache>
                <c:formatCode>General</c:formatCode>
                <c:ptCount val="7"/>
                <c:pt idx="0">
                  <c:v>200.47720612480501</c:v>
                </c:pt>
                <c:pt idx="1">
                  <c:v>209.22960598729699</c:v>
                </c:pt>
                <c:pt idx="2">
                  <c:v>211.72561107155099</c:v>
                </c:pt>
                <c:pt idx="3">
                  <c:v>222.066034979455</c:v>
                </c:pt>
                <c:pt idx="4">
                  <c:v>247.732925800723</c:v>
                </c:pt>
                <c:pt idx="5">
                  <c:v>226.36104320700599</c:v>
                </c:pt>
                <c:pt idx="6">
                  <c:v>256.79484454481502</c:v>
                </c:pt>
              </c:numCache>
            </c:numRef>
          </c:val>
          <c:extLst>
            <c:ext xmlns:c16="http://schemas.microsoft.com/office/drawing/2014/chart" uri="{C3380CC4-5D6E-409C-BE32-E72D297353CC}">
              <c16:uniqueId val="{00000004-F620-4543-BFB5-9E66ADC7046F}"/>
            </c:ext>
          </c:extLst>
        </c:ser>
        <c:dLbls>
          <c:showLegendKey val="0"/>
          <c:showVal val="0"/>
          <c:showCatName val="0"/>
          <c:showSerName val="0"/>
          <c:showPercent val="0"/>
          <c:showBubbleSize val="0"/>
        </c:dLbls>
        <c:gapWidth val="219"/>
        <c:overlap val="-27"/>
        <c:axId val="792049503"/>
        <c:axId val="792038687"/>
      </c:barChart>
      <c:catAx>
        <c:axId val="792049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 of week</a:t>
                </a:r>
              </a:p>
            </c:rich>
          </c:tx>
          <c:layout>
            <c:manualLayout>
              <c:xMode val="edge"/>
              <c:yMode val="edge"/>
              <c:x val="0.89890214438616478"/>
              <c:y val="0.890148470247189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38687"/>
        <c:crosses val="autoZero"/>
        <c:auto val="1"/>
        <c:lblAlgn val="ctr"/>
        <c:lblOffset val="100"/>
        <c:noMultiLvlLbl val="0"/>
      </c:catAx>
      <c:valAx>
        <c:axId val="7920386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9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278435767415656E-2"/>
          <c:y val="5.6628056628056631E-2"/>
          <c:w val="0.89449644466145606"/>
          <c:h val="0.72572239280900708"/>
        </c:manualLayout>
      </c:layout>
      <c:barChart>
        <c:barDir val="col"/>
        <c:grouping val="clustered"/>
        <c:varyColors val="0"/>
        <c:ser>
          <c:idx val="0"/>
          <c:order val="0"/>
          <c:tx>
            <c:strRef>
              <c:f>weekday!$A$10</c:f>
              <c:strCache>
                <c:ptCount val="1"/>
                <c:pt idx="0">
                  <c:v>ER Optimal</c:v>
                </c:pt>
              </c:strCache>
            </c:strRef>
          </c:tx>
          <c:spPr>
            <a:solidFill>
              <a:schemeClr val="accent1"/>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0:$H$10</c:f>
              <c:numCache>
                <c:formatCode>General</c:formatCode>
                <c:ptCount val="7"/>
                <c:pt idx="0">
                  <c:v>17.0607180401541</c:v>
                </c:pt>
                <c:pt idx="1">
                  <c:v>14.796139170293399</c:v>
                </c:pt>
                <c:pt idx="2">
                  <c:v>14.0912820643185</c:v>
                </c:pt>
                <c:pt idx="3">
                  <c:v>12.5856340998628</c:v>
                </c:pt>
                <c:pt idx="4">
                  <c:v>10.9509426479603</c:v>
                </c:pt>
                <c:pt idx="6">
                  <c:v>34.233468327820198</c:v>
                </c:pt>
              </c:numCache>
            </c:numRef>
          </c:val>
          <c:extLst>
            <c:ext xmlns:c16="http://schemas.microsoft.com/office/drawing/2014/chart" uri="{C3380CC4-5D6E-409C-BE32-E72D297353CC}">
              <c16:uniqueId val="{00000000-1D88-4756-BD37-AC389862DED5}"/>
            </c:ext>
          </c:extLst>
        </c:ser>
        <c:ser>
          <c:idx val="1"/>
          <c:order val="1"/>
          <c:tx>
            <c:strRef>
              <c:f>weekday!$A$11</c:f>
              <c:strCache>
                <c:ptCount val="1"/>
                <c:pt idx="0">
                  <c:v>GR</c:v>
                </c:pt>
              </c:strCache>
            </c:strRef>
          </c:tx>
          <c:spPr>
            <a:solidFill>
              <a:schemeClr val="accent6"/>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1:$H$11</c:f>
              <c:numCache>
                <c:formatCode>General</c:formatCode>
                <c:ptCount val="7"/>
                <c:pt idx="0">
                  <c:v>62.249449177868598</c:v>
                </c:pt>
                <c:pt idx="1">
                  <c:v>62.080827245567605</c:v>
                </c:pt>
                <c:pt idx="2">
                  <c:v>61.912059923113702</c:v>
                </c:pt>
                <c:pt idx="3">
                  <c:v>61.187719568836094</c:v>
                </c:pt>
                <c:pt idx="4">
                  <c:v>61.354384439270504</c:v>
                </c:pt>
                <c:pt idx="5">
                  <c:v>64.467346586307499</c:v>
                </c:pt>
                <c:pt idx="6">
                  <c:v>61.654861374314997</c:v>
                </c:pt>
              </c:numCache>
            </c:numRef>
          </c:val>
          <c:extLst>
            <c:ext xmlns:c16="http://schemas.microsoft.com/office/drawing/2014/chart" uri="{C3380CC4-5D6E-409C-BE32-E72D297353CC}">
              <c16:uniqueId val="{00000001-1D88-4756-BD37-AC389862DED5}"/>
            </c:ext>
          </c:extLst>
        </c:ser>
        <c:ser>
          <c:idx val="2"/>
          <c:order val="2"/>
          <c:tx>
            <c:strRef>
              <c:f>weekday!$A$12</c:f>
              <c:strCache>
                <c:ptCount val="1"/>
                <c:pt idx="0">
                  <c:v>PR Optimal</c:v>
                </c:pt>
              </c:strCache>
            </c:strRef>
          </c:tx>
          <c:spPr>
            <a:solidFill>
              <a:schemeClr val="accent4"/>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2:$H$12</c:f>
              <c:numCache>
                <c:formatCode>General</c:formatCode>
                <c:ptCount val="7"/>
                <c:pt idx="0">
                  <c:v>7.4067821248508494</c:v>
                </c:pt>
                <c:pt idx="1">
                  <c:v>7.4675289013171806</c:v>
                </c:pt>
                <c:pt idx="2">
                  <c:v>7.2620174611183597</c:v>
                </c:pt>
                <c:pt idx="3">
                  <c:v>7.3867163341074695</c:v>
                </c:pt>
                <c:pt idx="4">
                  <c:v>7.4807921744960497</c:v>
                </c:pt>
                <c:pt idx="5">
                  <c:v>11.8786164335047</c:v>
                </c:pt>
                <c:pt idx="6">
                  <c:v>10.3384232920804</c:v>
                </c:pt>
              </c:numCache>
            </c:numRef>
          </c:val>
          <c:extLst>
            <c:ext xmlns:c16="http://schemas.microsoft.com/office/drawing/2014/chart" uri="{C3380CC4-5D6E-409C-BE32-E72D297353CC}">
              <c16:uniqueId val="{00000002-1D88-4756-BD37-AC389862DED5}"/>
            </c:ext>
          </c:extLst>
        </c:ser>
        <c:ser>
          <c:idx val="3"/>
          <c:order val="3"/>
          <c:tx>
            <c:strRef>
              <c:f>weekday!$A$13</c:f>
              <c:strCache>
                <c:ptCount val="1"/>
                <c:pt idx="0">
                  <c:v>NR</c:v>
                </c:pt>
              </c:strCache>
            </c:strRef>
          </c:tx>
          <c:spPr>
            <a:solidFill>
              <a:schemeClr val="accent3"/>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3:$H$13</c:f>
              <c:numCache>
                <c:formatCode>General</c:formatCode>
                <c:ptCount val="7"/>
                <c:pt idx="0">
                  <c:v>3.9809524081414702</c:v>
                </c:pt>
                <c:pt idx="1">
                  <c:v>3.5871216191491202</c:v>
                </c:pt>
                <c:pt idx="2">
                  <c:v>3.5273298975613501</c:v>
                </c:pt>
                <c:pt idx="3">
                  <c:v>3.2397847200951899</c:v>
                </c:pt>
                <c:pt idx="4">
                  <c:v>2.8925975692939798</c:v>
                </c:pt>
                <c:pt idx="5">
                  <c:v>5.5957981106828498</c:v>
                </c:pt>
                <c:pt idx="6">
                  <c:v>3.4742402521084301</c:v>
                </c:pt>
              </c:numCache>
            </c:numRef>
          </c:val>
          <c:extLst>
            <c:ext xmlns:c16="http://schemas.microsoft.com/office/drawing/2014/chart" uri="{C3380CC4-5D6E-409C-BE32-E72D297353CC}">
              <c16:uniqueId val="{00000003-1D88-4756-BD37-AC389862DED5}"/>
            </c:ext>
          </c:extLst>
        </c:ser>
        <c:dLbls>
          <c:showLegendKey val="0"/>
          <c:showVal val="0"/>
          <c:showCatName val="0"/>
          <c:showSerName val="0"/>
          <c:showPercent val="0"/>
          <c:showBubbleSize val="0"/>
        </c:dLbls>
        <c:gapWidth val="219"/>
        <c:overlap val="-27"/>
        <c:axId val="2106594960"/>
        <c:axId val="2106605360"/>
      </c:barChart>
      <c:catAx>
        <c:axId val="2106594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r>
                  <a:rPr lang="en-US" baseline="0"/>
                  <a:t> of week</a:t>
                </a:r>
                <a:endParaRPr lang="en-US"/>
              </a:p>
            </c:rich>
          </c:tx>
          <c:layout>
            <c:manualLayout>
              <c:xMode val="edge"/>
              <c:yMode val="edge"/>
              <c:x val="0.88490265815400371"/>
              <c:y val="0.870887220178558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605360"/>
        <c:crosses val="autoZero"/>
        <c:auto val="1"/>
        <c:lblAlgn val="ctr"/>
        <c:lblOffset val="100"/>
        <c:noMultiLvlLbl val="0"/>
      </c:catAx>
      <c:valAx>
        <c:axId val="2106605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r>
                  <a:rPr lang="en-US" baseline="0"/>
                  <a:t>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594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118.15</c:v>
                </c:pt>
                <c:pt idx="4">
                  <c:v>201.97619828468601</c:v>
                </c:pt>
                <c:pt idx="5">
                  <c:v>226.42648579435399</c:v>
                </c:pt>
                <c:pt idx="6">
                  <c:v>230.60930894672899</c:v>
                </c:pt>
                <c:pt idx="7">
                  <c:v>210.115538224071</c:v>
                </c:pt>
                <c:pt idx="8">
                  <c:v>208.131678039924</c:v>
                </c:pt>
                <c:pt idx="9">
                  <c:v>214.53178251581801</c:v>
                </c:pt>
                <c:pt idx="10">
                  <c:v>218.09942244320601</c:v>
                </c:pt>
                <c:pt idx="11">
                  <c:v>222.733836741636</c:v>
                </c:pt>
                <c:pt idx="12">
                  <c:v>226.98496644718401</c:v>
                </c:pt>
                <c:pt idx="13">
                  <c:v>224.11626102007301</c:v>
                </c:pt>
                <c:pt idx="14">
                  <c:v>224.164804497365</c:v>
                </c:pt>
                <c:pt idx="15">
                  <c:v>211.17234330888201</c:v>
                </c:pt>
                <c:pt idx="16">
                  <c:v>207.99419973303401</c:v>
                </c:pt>
                <c:pt idx="17">
                  <c:v>213.45798580293399</c:v>
                </c:pt>
                <c:pt idx="18">
                  <c:v>211.49503265162099</c:v>
                </c:pt>
                <c:pt idx="19">
                  <c:v>221.388463865094</c:v>
                </c:pt>
                <c:pt idx="20">
                  <c:v>235.225607808886</c:v>
                </c:pt>
                <c:pt idx="21">
                  <c:v>239.971586446266</c:v>
                </c:pt>
                <c:pt idx="22">
                  <c:v>340.37994583711099</c:v>
                </c:pt>
                <c:pt idx="23">
                  <c:v>457.58083398530403</c:v>
                </c:pt>
              </c:numCache>
            </c:numRef>
          </c:val>
          <c:smooth val="0"/>
          <c:extLst>
            <c:ext xmlns:c16="http://schemas.microsoft.com/office/drawing/2014/chart" uri="{C3380CC4-5D6E-409C-BE32-E72D297353CC}">
              <c16:uniqueId val="{00000000-A261-4DD2-842D-7D28270B856D}"/>
            </c:ext>
          </c:extLst>
        </c:ser>
        <c:ser>
          <c:idx val="1"/>
          <c:order val="1"/>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1-A261-4DD2-842D-7D28270B856D}"/>
            </c:ext>
          </c:extLst>
        </c:ser>
        <c:dLbls>
          <c:showLegendKey val="0"/>
          <c:showVal val="0"/>
          <c:showCatName val="0"/>
          <c:showSerName val="0"/>
          <c:showPercent val="0"/>
          <c:showBubbleSize val="0"/>
        </c:dLbls>
        <c:smooth val="0"/>
        <c:axId val="473403664"/>
        <c:axId val="473403992"/>
      </c:lineChart>
      <c:catAx>
        <c:axId val="473403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3403992"/>
        <c:crosses val="autoZero"/>
        <c:auto val="1"/>
        <c:lblAlgn val="ctr"/>
        <c:lblOffset val="100"/>
        <c:noMultiLvlLbl val="0"/>
      </c:catAx>
      <c:valAx>
        <c:axId val="4734039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3403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932465172622677E-2"/>
          <c:y val="4.921701957653634E-2"/>
          <c:w val="0.88127448011306297"/>
          <c:h val="0.77504052389174516"/>
        </c:manualLayout>
      </c:layout>
      <c:lineChart>
        <c:grouping val="standard"/>
        <c:varyColors val="0"/>
        <c:ser>
          <c:idx val="4"/>
          <c:order val="0"/>
          <c:tx>
            <c:strRef>
              <c:f>hour!$A$6</c:f>
              <c:strCache>
                <c:ptCount val="1"/>
                <c:pt idx="0">
                  <c:v>ER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84.975497261458599</c:v>
                </c:pt>
                <c:pt idx="5">
                  <c:v>226.72109875986101</c:v>
                </c:pt>
                <c:pt idx="6">
                  <c:v>245.20126294816399</c:v>
                </c:pt>
                <c:pt idx="7">
                  <c:v>214.66595700448099</c:v>
                </c:pt>
                <c:pt idx="8">
                  <c:v>245.31773626627501</c:v>
                </c:pt>
                <c:pt idx="9">
                  <c:v>280.28472677371701</c:v>
                </c:pt>
                <c:pt idx="10">
                  <c:v>284.32418415721799</c:v>
                </c:pt>
                <c:pt idx="11">
                  <c:v>287.22675744260698</c:v>
                </c:pt>
                <c:pt idx="12">
                  <c:v>315.39124460361597</c:v>
                </c:pt>
                <c:pt idx="13">
                  <c:v>319.68191515964099</c:v>
                </c:pt>
                <c:pt idx="14">
                  <c:v>299.707377441593</c:v>
                </c:pt>
                <c:pt idx="15">
                  <c:v>270.64001101906598</c:v>
                </c:pt>
                <c:pt idx="16">
                  <c:v>265.28042164473101</c:v>
                </c:pt>
                <c:pt idx="17">
                  <c:v>289.83414242946799</c:v>
                </c:pt>
                <c:pt idx="18">
                  <c:v>289.66494464008599</c:v>
                </c:pt>
                <c:pt idx="19">
                  <c:v>302.62426139415697</c:v>
                </c:pt>
                <c:pt idx="20">
                  <c:v>300.24863505043498</c:v>
                </c:pt>
                <c:pt idx="21">
                  <c:v>327.605941712478</c:v>
                </c:pt>
                <c:pt idx="22">
                  <c:v>485.05473015873002</c:v>
                </c:pt>
                <c:pt idx="23">
                  <c:v>673.24427531436095</c:v>
                </c:pt>
              </c:numCache>
            </c:numRef>
          </c:val>
          <c:smooth val="0"/>
          <c:extLst>
            <c:ext xmlns:c16="http://schemas.microsoft.com/office/drawing/2014/chart" uri="{C3380CC4-5D6E-409C-BE32-E72D297353CC}">
              <c16:uniqueId val="{00000000-1E02-4E4E-8806-266CC927D37F}"/>
            </c:ext>
          </c:extLst>
        </c:ser>
        <c:ser>
          <c:idx val="2"/>
          <c:order val="1"/>
          <c:tx>
            <c:strRef>
              <c:f>hour!$A$4</c:f>
              <c:strCache>
                <c:ptCount val="1"/>
                <c:pt idx="0">
                  <c:v>AR</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1-1E02-4E4E-8806-266CC927D37F}"/>
            </c:ext>
          </c:extLst>
        </c:ser>
        <c:ser>
          <c:idx val="3"/>
          <c:order val="2"/>
          <c:tx>
            <c:strRef>
              <c:f>hour!$A$5</c:f>
              <c:strCache>
                <c:ptCount val="1"/>
                <c:pt idx="0">
                  <c:v>GR</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2-1E02-4E4E-8806-266CC927D37F}"/>
            </c:ext>
          </c:extLst>
        </c:ser>
        <c:ser>
          <c:idx val="0"/>
          <c:order val="3"/>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118.15</c:v>
                </c:pt>
                <c:pt idx="4">
                  <c:v>201.97619828468601</c:v>
                </c:pt>
                <c:pt idx="5">
                  <c:v>226.42648579435399</c:v>
                </c:pt>
                <c:pt idx="6">
                  <c:v>230.60930894672899</c:v>
                </c:pt>
                <c:pt idx="7">
                  <c:v>210.115538224071</c:v>
                </c:pt>
                <c:pt idx="8">
                  <c:v>208.131678039924</c:v>
                </c:pt>
                <c:pt idx="9">
                  <c:v>214.53178251581801</c:v>
                </c:pt>
                <c:pt idx="10">
                  <c:v>218.09942244320601</c:v>
                </c:pt>
                <c:pt idx="11">
                  <c:v>222.733836741636</c:v>
                </c:pt>
                <c:pt idx="12">
                  <c:v>226.98496644718401</c:v>
                </c:pt>
                <c:pt idx="13">
                  <c:v>224.11626102007301</c:v>
                </c:pt>
                <c:pt idx="14">
                  <c:v>224.164804497365</c:v>
                </c:pt>
                <c:pt idx="15">
                  <c:v>211.17234330888201</c:v>
                </c:pt>
                <c:pt idx="16">
                  <c:v>207.99419973303401</c:v>
                </c:pt>
                <c:pt idx="17">
                  <c:v>213.45798580293399</c:v>
                </c:pt>
                <c:pt idx="18">
                  <c:v>211.49503265162099</c:v>
                </c:pt>
                <c:pt idx="19">
                  <c:v>221.388463865094</c:v>
                </c:pt>
                <c:pt idx="20">
                  <c:v>235.225607808886</c:v>
                </c:pt>
                <c:pt idx="21">
                  <c:v>239.971586446266</c:v>
                </c:pt>
                <c:pt idx="22">
                  <c:v>340.37994583711099</c:v>
                </c:pt>
                <c:pt idx="23">
                  <c:v>457.58083398530403</c:v>
                </c:pt>
              </c:numCache>
            </c:numRef>
          </c:val>
          <c:smooth val="0"/>
          <c:extLst>
            <c:ext xmlns:c16="http://schemas.microsoft.com/office/drawing/2014/chart" uri="{C3380CC4-5D6E-409C-BE32-E72D297353CC}">
              <c16:uniqueId val="{00000003-1E02-4E4E-8806-266CC927D37F}"/>
            </c:ext>
          </c:extLst>
        </c:ser>
        <c:ser>
          <c:idx val="1"/>
          <c:order val="4"/>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4-1E02-4E4E-8806-266CC927D37F}"/>
            </c:ext>
          </c:extLst>
        </c:ser>
        <c:dLbls>
          <c:showLegendKey val="0"/>
          <c:showVal val="0"/>
          <c:showCatName val="0"/>
          <c:showSerName val="0"/>
          <c:showPercent val="0"/>
          <c:showBubbleSize val="0"/>
        </c:dLbls>
        <c:smooth val="0"/>
        <c:axId val="792041183"/>
        <c:axId val="622017199"/>
      </c:lineChart>
      <c:catAx>
        <c:axId val="7920411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2728220713301523"/>
              <c:y val="0.8967330397692542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2017199"/>
        <c:crosses val="autoZero"/>
        <c:auto val="1"/>
        <c:lblAlgn val="ctr"/>
        <c:lblOffset val="100"/>
        <c:noMultiLvlLbl val="0"/>
      </c:catAx>
      <c:valAx>
        <c:axId val="622017199"/>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iting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1183"/>
        <c:crosses val="autoZero"/>
        <c:crossBetween val="between"/>
      </c:valAx>
      <c:spPr>
        <a:noFill/>
        <a:ln>
          <a:noFill/>
        </a:ln>
        <a:effectLst/>
      </c:spPr>
    </c:plotArea>
    <c:legend>
      <c:legendPos val="b"/>
      <c:layout>
        <c:manualLayout>
          <c:xMode val="edge"/>
          <c:yMode val="edge"/>
          <c:x val="0.20139679655427686"/>
          <c:y val="0.91031029439151623"/>
          <c:w val="0.59720640689144622"/>
          <c:h val="8.968970560848377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0CE4B9-7976-47A2-B75E-740E2A8FC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20</TotalTime>
  <Pages>37</Pages>
  <Words>21144</Words>
  <Characters>120522</Characters>
  <Application>Microsoft Office Word</Application>
  <DocSecurity>0</DocSecurity>
  <Lines>1004</Lines>
  <Paragraphs>282</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41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uyu Liu</cp:lastModifiedBy>
  <cp:revision>927</cp:revision>
  <dcterms:created xsi:type="dcterms:W3CDTF">2019-07-31T14:08:00Z</dcterms:created>
  <dcterms:modified xsi:type="dcterms:W3CDTF">2019-10-05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